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D65CF" w14:textId="19CA0E62" w:rsidR="00C63EB3" w:rsidRDefault="009444DA" w:rsidP="00C63EB3">
      <w:r>
        <w:softHyphen/>
      </w:r>
      <w:r w:rsidR="00C63EB3">
        <w:softHyphen/>
      </w:r>
    </w:p>
    <w:sdt>
      <w:sdtPr>
        <w:id w:val="15553799"/>
        <w:docPartObj>
          <w:docPartGallery w:val="Cover Pages"/>
          <w:docPartUnique/>
        </w:docPartObj>
      </w:sdtPr>
      <w:sdtContent>
        <w:p w14:paraId="1D679B0E" w14:textId="77777777" w:rsidR="00C63EB3" w:rsidRPr="003C7E2E" w:rsidRDefault="00C63EB3" w:rsidP="00C63EB3"/>
        <w:p w14:paraId="2AB42E4C" w14:textId="599CF57D" w:rsidR="00C63EB3" w:rsidRPr="003C7E2E" w:rsidRDefault="00A43611"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7748DC70" wp14:editId="716F65B0">
                    <wp:simplePos x="0" y="0"/>
                    <wp:positionH relativeFrom="column">
                      <wp:posOffset>-22225</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9D1F9" w14:textId="77777777" w:rsidR="00350FF9" w:rsidRDefault="00350FF9" w:rsidP="00C63EB3">
                                <w:pPr>
                                  <w:pStyle w:val="BasicTextIndentation"/>
                                </w:pPr>
                                <w:r w:rsidRPr="00F656D1">
                                  <w:rPr>
                                    <w:rStyle w:val="BasicCharBold"/>
                                  </w:rPr>
                                  <w:t>Themensteller:</w:t>
                                </w:r>
                                <w:r>
                                  <w:tab/>
                                  <w:t>Prof. Dr. Oliver Thomas</w:t>
                                </w:r>
                              </w:p>
                              <w:p w14:paraId="30D8F49B" w14:textId="77777777" w:rsidR="00350FF9" w:rsidRDefault="00350FF9" w:rsidP="00C63EB3">
                                <w:pPr>
                                  <w:pStyle w:val="BasicTextIndentation"/>
                                </w:pPr>
                                <w:r w:rsidRPr="00F656D1">
                                  <w:rPr>
                                    <w:rStyle w:val="BasicCharBold"/>
                                  </w:rPr>
                                  <w:t>Betreuer:</w:t>
                                </w:r>
                                <w:r>
                                  <w:tab/>
                                  <w:t>Dirk Metzger, M.Sc. with Honors</w:t>
                                </w:r>
                              </w:p>
                              <w:p w14:paraId="0E2CB7AA" w14:textId="77777777" w:rsidR="00350FF9" w:rsidRDefault="00350FF9" w:rsidP="00C63EB3">
                                <w:pPr>
                                  <w:pStyle w:val="BasicTextIndentation"/>
                                </w:pPr>
                              </w:p>
                              <w:p w14:paraId="648EAC51" w14:textId="77777777" w:rsidR="00350FF9" w:rsidRDefault="00350FF9" w:rsidP="00C63EB3">
                                <w:pPr>
                                  <w:pStyle w:val="BasicTextIndentation"/>
                                </w:pPr>
                                <w:r>
                                  <w:rPr>
                                    <w:rStyle w:val="BasicCharBold"/>
                                  </w:rPr>
                                  <w:t>V</w:t>
                                </w:r>
                                <w:r w:rsidRPr="00F656D1">
                                  <w:rPr>
                                    <w:rStyle w:val="BasicCharBold"/>
                                  </w:rPr>
                                  <w:t>orgelegt von:</w:t>
                                </w:r>
                                <w:r>
                                  <w:tab/>
                                  <w:t>Jannik Hoffjann</w:t>
                                </w:r>
                              </w:p>
                              <w:p w14:paraId="5075806B" w14:textId="77777777" w:rsidR="00350FF9" w:rsidRPr="001519FF" w:rsidRDefault="00350FF9"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350FF9" w:rsidRDefault="00350FF9"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350FF9" w:rsidRDefault="00350FF9" w:rsidP="00C63EB3">
                                <w:pPr>
                                  <w:pStyle w:val="BasicTextIndentation"/>
                                  <w:ind w:firstLine="0"/>
                                </w:pPr>
                                <w:r>
                                  <w:t>Matrikelnummer: 945592</w:t>
                                </w:r>
                                <w:r>
                                  <w:br/>
                                </w:r>
                                <w:r w:rsidRPr="00F656D1">
                                  <w:t>E-Mail-Adresse:</w:t>
                                </w:r>
                                <w:r>
                                  <w:t xml:space="preserve"> jhoffjann@uni-osnabrueck.de</w:t>
                                </w:r>
                              </w:p>
                              <w:p w14:paraId="045CDA3E" w14:textId="77777777" w:rsidR="00350FF9" w:rsidRDefault="00350FF9" w:rsidP="00C63EB3">
                                <w:pPr>
                                  <w:pStyle w:val="BasicTextIndentation"/>
                                </w:pPr>
                              </w:p>
                              <w:p w14:paraId="792D2B0D" w14:textId="77777777" w:rsidR="00350FF9" w:rsidRDefault="00350FF9" w:rsidP="00C63EB3">
                                <w:pPr>
                                  <w:pStyle w:val="BasicTextIndentation"/>
                                </w:pPr>
                                <w:r w:rsidRPr="00F656D1">
                                  <w:rPr>
                                    <w:rStyle w:val="BasicCharBold"/>
                                  </w:rPr>
                                  <w:t>Abgabetermin:</w:t>
                                </w:r>
                                <w:r>
                                  <w:tab/>
                                  <w:t>2015-01-22</w:t>
                                </w:r>
                              </w:p>
                              <w:p w14:paraId="54D98A35" w14:textId="77777777" w:rsidR="00350FF9" w:rsidRDefault="00350FF9" w:rsidP="00C63EB3"/>
                              <w:p w14:paraId="3897F017" w14:textId="77777777" w:rsidR="00350FF9" w:rsidRDefault="00350FF9" w:rsidP="00C63EB3">
                                <w:pPr>
                                  <w:pStyle w:val="BasicTextIndentation"/>
                                </w:pPr>
                                <w:r w:rsidRPr="00F656D1">
                                  <w:rPr>
                                    <w:rStyle w:val="BasicCharBold"/>
                                  </w:rPr>
                                  <w:t>Themensteller:</w:t>
                                </w:r>
                                <w:r>
                                  <w:tab/>
                                  <w:t>Prof. Dr. Oliver Thomas</w:t>
                                </w:r>
                              </w:p>
                              <w:p w14:paraId="37E27E38" w14:textId="77777777" w:rsidR="00350FF9" w:rsidRDefault="00350FF9" w:rsidP="00C63EB3">
                                <w:pPr>
                                  <w:pStyle w:val="BasicTextIndentation"/>
                                </w:pPr>
                                <w:r w:rsidRPr="00F656D1">
                                  <w:rPr>
                                    <w:rStyle w:val="BasicCharBold"/>
                                  </w:rPr>
                                  <w:t>Betreuer:</w:t>
                                </w:r>
                                <w:r>
                                  <w:tab/>
                                  <w:t>Vorname Name</w:t>
                                </w:r>
                              </w:p>
                              <w:p w14:paraId="0710F859" w14:textId="77777777" w:rsidR="00350FF9" w:rsidRDefault="00350FF9" w:rsidP="00C63EB3">
                                <w:pPr>
                                  <w:pStyle w:val="BasicTextIndentation"/>
                                </w:pPr>
                              </w:p>
                              <w:p w14:paraId="3114252E" w14:textId="77777777" w:rsidR="00350FF9" w:rsidRDefault="00350FF9"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350FF9" w:rsidRDefault="00350FF9"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350FF9" w:rsidRDefault="00350FF9" w:rsidP="00C63EB3">
                                <w:pPr>
                                  <w:pStyle w:val="BasicTextIndentation"/>
                                </w:pPr>
                              </w:p>
                              <w:p w14:paraId="2C02B5EB" w14:textId="77777777" w:rsidR="00350FF9" w:rsidRDefault="00350FF9"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2059D1F9" w14:textId="77777777" w:rsidR="00350FF9" w:rsidRDefault="00350FF9" w:rsidP="00C63EB3">
                          <w:pPr>
                            <w:pStyle w:val="BasicTextIndentation"/>
                          </w:pPr>
                          <w:r w:rsidRPr="00F656D1">
                            <w:rPr>
                              <w:rStyle w:val="BasicCharBold"/>
                            </w:rPr>
                            <w:t>Themensteller:</w:t>
                          </w:r>
                          <w:r>
                            <w:tab/>
                            <w:t>Prof. Dr. Oliver Thomas</w:t>
                          </w:r>
                        </w:p>
                        <w:p w14:paraId="30D8F49B" w14:textId="77777777" w:rsidR="00350FF9" w:rsidRDefault="00350FF9" w:rsidP="00C63EB3">
                          <w:pPr>
                            <w:pStyle w:val="BasicTextIndentation"/>
                          </w:pPr>
                          <w:r w:rsidRPr="00F656D1">
                            <w:rPr>
                              <w:rStyle w:val="BasicCharBold"/>
                            </w:rPr>
                            <w:t>Betreuer:</w:t>
                          </w:r>
                          <w:r>
                            <w:tab/>
                            <w:t>Dirk Metzger, M.Sc. with Honors</w:t>
                          </w:r>
                        </w:p>
                        <w:p w14:paraId="0E2CB7AA" w14:textId="77777777" w:rsidR="00350FF9" w:rsidRDefault="00350FF9" w:rsidP="00C63EB3">
                          <w:pPr>
                            <w:pStyle w:val="BasicTextIndentation"/>
                          </w:pPr>
                        </w:p>
                        <w:p w14:paraId="648EAC51" w14:textId="77777777" w:rsidR="00350FF9" w:rsidRDefault="00350FF9" w:rsidP="00C63EB3">
                          <w:pPr>
                            <w:pStyle w:val="BasicTextIndentation"/>
                          </w:pPr>
                          <w:r>
                            <w:rPr>
                              <w:rStyle w:val="BasicCharBold"/>
                            </w:rPr>
                            <w:t>V</w:t>
                          </w:r>
                          <w:r w:rsidRPr="00F656D1">
                            <w:rPr>
                              <w:rStyle w:val="BasicCharBold"/>
                            </w:rPr>
                            <w:t>orgelegt von:</w:t>
                          </w:r>
                          <w:r>
                            <w:tab/>
                            <w:t>Jannik Hoffjann</w:t>
                          </w:r>
                        </w:p>
                        <w:p w14:paraId="5075806B" w14:textId="77777777" w:rsidR="00350FF9" w:rsidRPr="001519FF" w:rsidRDefault="00350FF9"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350FF9" w:rsidRDefault="00350FF9"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350FF9" w:rsidRDefault="00350FF9" w:rsidP="00C63EB3">
                          <w:pPr>
                            <w:pStyle w:val="BasicTextIndentation"/>
                            <w:ind w:firstLine="0"/>
                          </w:pPr>
                          <w:r>
                            <w:t>Matrikelnummer: 945592</w:t>
                          </w:r>
                          <w:r>
                            <w:br/>
                          </w:r>
                          <w:r w:rsidRPr="00F656D1">
                            <w:t>E-Mail-Adresse:</w:t>
                          </w:r>
                          <w:r>
                            <w:t xml:space="preserve"> jhoffjann@uni-osnabrueck.de</w:t>
                          </w:r>
                        </w:p>
                        <w:p w14:paraId="045CDA3E" w14:textId="77777777" w:rsidR="00350FF9" w:rsidRDefault="00350FF9" w:rsidP="00C63EB3">
                          <w:pPr>
                            <w:pStyle w:val="BasicTextIndentation"/>
                          </w:pPr>
                        </w:p>
                        <w:p w14:paraId="792D2B0D" w14:textId="77777777" w:rsidR="00350FF9" w:rsidRDefault="00350FF9" w:rsidP="00C63EB3">
                          <w:pPr>
                            <w:pStyle w:val="BasicTextIndentation"/>
                          </w:pPr>
                          <w:r w:rsidRPr="00F656D1">
                            <w:rPr>
                              <w:rStyle w:val="BasicCharBold"/>
                            </w:rPr>
                            <w:t>Abgabetermin:</w:t>
                          </w:r>
                          <w:r>
                            <w:tab/>
                            <w:t>2015-01-22</w:t>
                          </w:r>
                        </w:p>
                        <w:p w14:paraId="54D98A35" w14:textId="77777777" w:rsidR="00350FF9" w:rsidRDefault="00350FF9" w:rsidP="00C63EB3"/>
                        <w:p w14:paraId="3897F017" w14:textId="77777777" w:rsidR="00350FF9" w:rsidRDefault="00350FF9" w:rsidP="00C63EB3">
                          <w:pPr>
                            <w:pStyle w:val="BasicTextIndentation"/>
                          </w:pPr>
                          <w:r w:rsidRPr="00F656D1">
                            <w:rPr>
                              <w:rStyle w:val="BasicCharBold"/>
                            </w:rPr>
                            <w:t>Themensteller:</w:t>
                          </w:r>
                          <w:r>
                            <w:tab/>
                            <w:t>Prof. Dr. Oliver Thomas</w:t>
                          </w:r>
                        </w:p>
                        <w:p w14:paraId="37E27E38" w14:textId="77777777" w:rsidR="00350FF9" w:rsidRDefault="00350FF9" w:rsidP="00C63EB3">
                          <w:pPr>
                            <w:pStyle w:val="BasicTextIndentation"/>
                          </w:pPr>
                          <w:r w:rsidRPr="00F656D1">
                            <w:rPr>
                              <w:rStyle w:val="BasicCharBold"/>
                            </w:rPr>
                            <w:t>Betreuer:</w:t>
                          </w:r>
                          <w:r>
                            <w:tab/>
                            <w:t>Vorname Name</w:t>
                          </w:r>
                        </w:p>
                        <w:p w14:paraId="0710F859" w14:textId="77777777" w:rsidR="00350FF9" w:rsidRDefault="00350FF9" w:rsidP="00C63EB3">
                          <w:pPr>
                            <w:pStyle w:val="BasicTextIndentation"/>
                          </w:pPr>
                        </w:p>
                        <w:p w14:paraId="3114252E" w14:textId="77777777" w:rsidR="00350FF9" w:rsidRDefault="00350FF9"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350FF9" w:rsidRDefault="00350FF9"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350FF9" w:rsidRDefault="00350FF9" w:rsidP="00C63EB3">
                          <w:pPr>
                            <w:pStyle w:val="BasicTextIndentation"/>
                          </w:pPr>
                        </w:p>
                        <w:p w14:paraId="2C02B5EB" w14:textId="77777777" w:rsidR="00350FF9" w:rsidRDefault="00350FF9"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3D9B0A" wp14:editId="3DF0EF21">
                    <wp:simplePos x="0" y="0"/>
                    <wp:positionH relativeFrom="column">
                      <wp:posOffset>-16510</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BDC37" w14:textId="77777777" w:rsidR="00350FF9" w:rsidRPr="00B33509" w:rsidRDefault="00350FF9" w:rsidP="00C63EB3">
                                <w:pPr>
                                  <w:pStyle w:val="BasicTextCentered"/>
                                </w:pPr>
                              </w:p>
                              <w:p w14:paraId="000BECE5" w14:textId="77777777" w:rsidR="00350FF9" w:rsidRPr="00B33509" w:rsidRDefault="00350FF9" w:rsidP="00C63EB3">
                                <w:pPr>
                                  <w:pStyle w:val="BasicTextCentered"/>
                                </w:pPr>
                              </w:p>
                              <w:p w14:paraId="648BC888" w14:textId="77777777" w:rsidR="00350FF9" w:rsidRPr="00B33509" w:rsidRDefault="00350FF9" w:rsidP="00C63EB3">
                                <w:pPr>
                                  <w:pStyle w:val="Titel"/>
                                </w:pPr>
                                <w:r>
                                  <w:t>Einblendung von kontextsensitiven Inhalten auf der Google Glass</w:t>
                                </w:r>
                              </w:p>
                              <w:p w14:paraId="61990437" w14:textId="77777777" w:rsidR="00350FF9" w:rsidRPr="00B33509" w:rsidRDefault="00350FF9" w:rsidP="00C63EB3"/>
                              <w:p w14:paraId="46438E4B" w14:textId="77777777" w:rsidR="00350FF9" w:rsidRPr="00B33509" w:rsidRDefault="00350FF9" w:rsidP="00C63EB3">
                                <w:pPr>
                                  <w:pStyle w:val="BasicTextCentered"/>
                                </w:pPr>
                              </w:p>
                              <w:p w14:paraId="28B6A4B2" w14:textId="77777777" w:rsidR="00350FF9" w:rsidRPr="00B33509" w:rsidRDefault="00350FF9" w:rsidP="00C63EB3">
                                <w:pPr>
                                  <w:pStyle w:val="BasicTextCentered"/>
                                </w:pPr>
                              </w:p>
                              <w:p w14:paraId="01D90527" w14:textId="77777777" w:rsidR="00350FF9" w:rsidRPr="00B33509" w:rsidRDefault="00350FF9" w:rsidP="00C63EB3">
                                <w:pPr>
                                  <w:pStyle w:val="BasicTextCentered"/>
                                </w:pPr>
                                <w:r>
                                  <w:rPr>
                                    <w:rStyle w:val="BasicCharBold"/>
                                  </w:rPr>
                                  <w:t>Bachelorarbeit</w:t>
                                </w:r>
                              </w:p>
                              <w:p w14:paraId="7DA75D64" w14:textId="77777777" w:rsidR="00350FF9" w:rsidRPr="00B33509" w:rsidRDefault="00350FF9" w:rsidP="00C63EB3">
                                <w:pPr>
                                  <w:pStyle w:val="BasicTextCentered"/>
                                </w:pPr>
                              </w:p>
                              <w:p w14:paraId="18B6B653" w14:textId="77777777" w:rsidR="00350FF9" w:rsidRPr="00B33509" w:rsidRDefault="00350FF9" w:rsidP="00C63EB3">
                                <w:pPr>
                                  <w:pStyle w:val="BasicTextCentered"/>
                                </w:pPr>
                                <w:r w:rsidRPr="00B33509">
                                  <w:t>am Fachgebiet Informationsmanagement und Wirtschaftsinformatik,</w:t>
                                </w:r>
                                <w:r w:rsidRPr="00B33509">
                                  <w:br/>
                                  <w:t>Universität Osnabrück</w:t>
                                </w:r>
                              </w:p>
                              <w:p w14:paraId="347D5569" w14:textId="77777777" w:rsidR="00350FF9" w:rsidRPr="00B33509" w:rsidRDefault="00350FF9" w:rsidP="00C63EB3">
                                <w:pPr>
                                  <w:pStyle w:val="BasicTextCentered"/>
                                </w:pPr>
                              </w:p>
                              <w:p w14:paraId="47426D05" w14:textId="77777777" w:rsidR="00350FF9" w:rsidRPr="00B33509" w:rsidRDefault="00350FF9" w:rsidP="00C63EB3">
                                <w:pPr>
                                  <w:pStyle w:val="BasicTextCentered"/>
                                </w:pPr>
                                <w:r w:rsidRPr="00B33509">
                                  <w:t xml:space="preserve">zur Erlangung des Grades </w:t>
                                </w:r>
                              </w:p>
                              <w:p w14:paraId="5A5D246B" w14:textId="77777777" w:rsidR="00350FF9" w:rsidRPr="00B33509" w:rsidRDefault="00350FF9" w:rsidP="00C63EB3">
                                <w:pPr>
                                  <w:pStyle w:val="BasicTextCentered"/>
                                </w:pPr>
                                <w:r>
                                  <w:t>Bachelor of Science (B. Sc.)</w:t>
                                </w:r>
                              </w:p>
                              <w:p w14:paraId="424B0146" w14:textId="77777777" w:rsidR="00350FF9" w:rsidRPr="00B33509" w:rsidRDefault="00350FF9" w:rsidP="00C63EB3">
                                <w:pPr>
                                  <w:pStyle w:val="BasicTextCentered"/>
                                </w:pPr>
                                <w:r w:rsidRPr="00B33509">
                                  <w:t xml:space="preserve">im Studiengang </w:t>
                                </w:r>
                              </w:p>
                              <w:p w14:paraId="527CC38E" w14:textId="77777777" w:rsidR="00350FF9" w:rsidRPr="00B33509" w:rsidRDefault="00350FF9"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60BDC37" w14:textId="77777777" w:rsidR="00350FF9" w:rsidRPr="00B33509" w:rsidRDefault="00350FF9" w:rsidP="00C63EB3">
                          <w:pPr>
                            <w:pStyle w:val="BasicTextCentered"/>
                          </w:pPr>
                        </w:p>
                        <w:p w14:paraId="000BECE5" w14:textId="77777777" w:rsidR="00350FF9" w:rsidRPr="00B33509" w:rsidRDefault="00350FF9" w:rsidP="00C63EB3">
                          <w:pPr>
                            <w:pStyle w:val="BasicTextCentered"/>
                          </w:pPr>
                        </w:p>
                        <w:p w14:paraId="648BC888" w14:textId="77777777" w:rsidR="00350FF9" w:rsidRPr="00B33509" w:rsidRDefault="00350FF9" w:rsidP="00C63EB3">
                          <w:pPr>
                            <w:pStyle w:val="Titel"/>
                          </w:pPr>
                          <w:r>
                            <w:t>Einblendung von kontextsensitiven Inhalten auf der Google Glass</w:t>
                          </w:r>
                        </w:p>
                        <w:p w14:paraId="61990437" w14:textId="77777777" w:rsidR="00350FF9" w:rsidRPr="00B33509" w:rsidRDefault="00350FF9" w:rsidP="00C63EB3"/>
                        <w:p w14:paraId="46438E4B" w14:textId="77777777" w:rsidR="00350FF9" w:rsidRPr="00B33509" w:rsidRDefault="00350FF9" w:rsidP="00C63EB3">
                          <w:pPr>
                            <w:pStyle w:val="BasicTextCentered"/>
                          </w:pPr>
                        </w:p>
                        <w:p w14:paraId="28B6A4B2" w14:textId="77777777" w:rsidR="00350FF9" w:rsidRPr="00B33509" w:rsidRDefault="00350FF9" w:rsidP="00C63EB3">
                          <w:pPr>
                            <w:pStyle w:val="BasicTextCentered"/>
                          </w:pPr>
                        </w:p>
                        <w:p w14:paraId="01D90527" w14:textId="77777777" w:rsidR="00350FF9" w:rsidRPr="00B33509" w:rsidRDefault="00350FF9" w:rsidP="00C63EB3">
                          <w:pPr>
                            <w:pStyle w:val="BasicTextCentered"/>
                          </w:pPr>
                          <w:r>
                            <w:rPr>
                              <w:rStyle w:val="BasicCharBold"/>
                            </w:rPr>
                            <w:t>Bachelorarbeit</w:t>
                          </w:r>
                        </w:p>
                        <w:p w14:paraId="7DA75D64" w14:textId="77777777" w:rsidR="00350FF9" w:rsidRPr="00B33509" w:rsidRDefault="00350FF9" w:rsidP="00C63EB3">
                          <w:pPr>
                            <w:pStyle w:val="BasicTextCentered"/>
                          </w:pPr>
                        </w:p>
                        <w:p w14:paraId="18B6B653" w14:textId="77777777" w:rsidR="00350FF9" w:rsidRPr="00B33509" w:rsidRDefault="00350FF9" w:rsidP="00C63EB3">
                          <w:pPr>
                            <w:pStyle w:val="BasicTextCentered"/>
                          </w:pPr>
                          <w:r w:rsidRPr="00B33509">
                            <w:t>am Fachgebiet Informationsmanagement und Wirtschaftsinformatik,</w:t>
                          </w:r>
                          <w:r w:rsidRPr="00B33509">
                            <w:br/>
                            <w:t>Universität Osnabrück</w:t>
                          </w:r>
                        </w:p>
                        <w:p w14:paraId="347D5569" w14:textId="77777777" w:rsidR="00350FF9" w:rsidRPr="00B33509" w:rsidRDefault="00350FF9" w:rsidP="00C63EB3">
                          <w:pPr>
                            <w:pStyle w:val="BasicTextCentered"/>
                          </w:pPr>
                        </w:p>
                        <w:p w14:paraId="47426D05" w14:textId="77777777" w:rsidR="00350FF9" w:rsidRPr="00B33509" w:rsidRDefault="00350FF9" w:rsidP="00C63EB3">
                          <w:pPr>
                            <w:pStyle w:val="BasicTextCentered"/>
                          </w:pPr>
                          <w:r w:rsidRPr="00B33509">
                            <w:t xml:space="preserve">zur Erlangung des Grades </w:t>
                          </w:r>
                        </w:p>
                        <w:p w14:paraId="5A5D246B" w14:textId="77777777" w:rsidR="00350FF9" w:rsidRPr="00B33509" w:rsidRDefault="00350FF9" w:rsidP="00C63EB3">
                          <w:pPr>
                            <w:pStyle w:val="BasicTextCentered"/>
                          </w:pPr>
                          <w:r>
                            <w:t>Bachelor of Science (B. Sc.)</w:t>
                          </w:r>
                        </w:p>
                        <w:p w14:paraId="424B0146" w14:textId="77777777" w:rsidR="00350FF9" w:rsidRPr="00B33509" w:rsidRDefault="00350FF9" w:rsidP="00C63EB3">
                          <w:pPr>
                            <w:pStyle w:val="BasicTextCentered"/>
                          </w:pPr>
                          <w:r w:rsidRPr="00B33509">
                            <w:t xml:space="preserve">im Studiengang </w:t>
                          </w:r>
                        </w:p>
                        <w:p w14:paraId="527CC38E" w14:textId="77777777" w:rsidR="00350FF9" w:rsidRPr="00B33509" w:rsidRDefault="00350FF9" w:rsidP="00C63EB3">
                          <w:pPr>
                            <w:pStyle w:val="BasicTextCentered"/>
                          </w:pPr>
                          <w:r w:rsidRPr="00B33509">
                            <w:t>Wirtschaftsinformatik</w:t>
                          </w:r>
                        </w:p>
                      </w:txbxContent>
                    </v:textbox>
                  </v:shape>
                </w:pict>
              </mc:Fallback>
            </mc:AlternateConten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2440086"/>
      <w:commentRangeStart w:id="1"/>
      <w:r w:rsidRPr="003C7E2E">
        <w:lastRenderedPageBreak/>
        <w:t>Zusammenfassung</w:t>
      </w:r>
      <w:bookmarkEnd w:id="0"/>
      <w:commentRangeEnd w:id="1"/>
      <w:r w:rsidR="004A781C">
        <w:rPr>
          <w:rStyle w:val="Kommentarzeichen"/>
          <w:b w:val="0"/>
          <w:vanish/>
          <w:kern w:val="0"/>
        </w:rPr>
        <w:commentReference w:id="1"/>
      </w:r>
    </w:p>
    <w:p w14:paraId="1170981B" w14:textId="26C5917A" w:rsidR="00C63EB3" w:rsidRPr="003C7E2E" w:rsidRDefault="00C63EB3" w:rsidP="00C06DA7">
      <w:pPr>
        <w:pStyle w:val="BasicText"/>
      </w:pPr>
      <w:r w:rsidRPr="003C7E2E">
        <w:t xml:space="preserve">In der Arbeit </w:t>
      </w:r>
      <w:r w:rsidR="00C06DA7">
        <w:t xml:space="preserve">wurden </w:t>
      </w:r>
      <w:r w:rsidRPr="003C7E2E">
        <w:t>die Möglichkeiten der Einblendung von kontextsensitiven Inhalten</w:t>
      </w:r>
      <w:r w:rsidR="00F5218D">
        <w:t xml:space="preserve"> als Lernhilfsmittel</w:t>
      </w:r>
      <w:r w:rsidRPr="003C7E2E">
        <w:t xml:space="preserve"> auf einem in das Sichtfeld integrierten Gerät am B</w:t>
      </w:r>
      <w:r w:rsidR="00C06DA7">
        <w:t>eispiel der Google Glass erprobt</w:t>
      </w:r>
      <w:r w:rsidRPr="003C7E2E">
        <w:t xml:space="preserve">. Dabei </w:t>
      </w:r>
      <w:r w:rsidR="00C06DA7">
        <w:t xml:space="preserve">wird nach Definition von Kontextsensitivität und Erörterung der verschiedenen Möglichkeiten </w:t>
      </w:r>
      <w:r w:rsidRPr="003C7E2E">
        <w:t xml:space="preserve"> </w:t>
      </w:r>
      <w:r w:rsidR="00C06DA7">
        <w:t>das</w:t>
      </w:r>
      <w:r w:rsidRPr="003C7E2E">
        <w:t xml:space="preserve"> Ger</w:t>
      </w:r>
      <w:r w:rsidR="00C06DA7">
        <w:t>ät und der mitgelieferte</w:t>
      </w:r>
      <w:r w:rsidRPr="003C7E2E">
        <w:t xml:space="preserve"> Software </w:t>
      </w:r>
      <w:r w:rsidR="00C06DA7">
        <w:t>vorgestell</w:t>
      </w:r>
      <w:r w:rsidRPr="003C7E2E">
        <w:t>t</w:t>
      </w:r>
      <w:r w:rsidR="00C06DA7">
        <w:t>.</w:t>
      </w:r>
      <w:r w:rsidRPr="003C7E2E">
        <w:t xml:space="preserve"> </w:t>
      </w:r>
    </w:p>
    <w:p w14:paraId="27881183" w14:textId="0BDB37CC" w:rsidR="00C63EB3" w:rsidRPr="003C7E2E" w:rsidRDefault="00C63EB3" w:rsidP="00C63EB3">
      <w:pPr>
        <w:pStyle w:val="BasicText"/>
      </w:pPr>
      <w:r w:rsidRPr="003C7E2E">
        <w:t xml:space="preserve">Nach Abwägung der einzelnen Möglichkeiten </w:t>
      </w:r>
      <w:r w:rsidR="00C06DA7">
        <w:t>wurde eine der</w:t>
      </w:r>
      <w:r w:rsidRPr="003C7E2E">
        <w:t xml:space="preserve"> </w:t>
      </w:r>
      <w:r w:rsidR="00D907FA">
        <w:t>Methoden</w:t>
      </w:r>
      <w:r w:rsidRPr="003C7E2E">
        <w:t xml:space="preserve"> der kontextsensitiven Inhaltsgewinnung beispielhaft auf der Google Glass implementiert. Es </w:t>
      </w:r>
      <w:r w:rsidR="00C06DA7">
        <w:t>wurde</w:t>
      </w:r>
      <w:r w:rsidR="00F73E31">
        <w:t xml:space="preserve"> </w:t>
      </w:r>
      <w:r w:rsidRPr="003C7E2E">
        <w:t>getestet</w:t>
      </w:r>
      <w:r w:rsidR="00F73E31">
        <w:t>,</w:t>
      </w:r>
      <w:r w:rsidRPr="003C7E2E">
        <w:t xml:space="preserve"> inwieweit sich das Medium Google Glass als agierendes Objekt eignet und wo durch </w:t>
      </w:r>
      <w:r w:rsidR="00DD33FB">
        <w:t xml:space="preserve">die </w:t>
      </w:r>
      <w:r w:rsidRPr="003C7E2E">
        <w:t xml:space="preserve">gegebene Hard- und Software eventuelle Grenzen entstehen. </w:t>
      </w:r>
    </w:p>
    <w:p w14:paraId="2A148FEE" w14:textId="62DCDC57" w:rsidR="00ED7BF7" w:rsidRPr="003C7E2E" w:rsidRDefault="00ED6B18" w:rsidP="00C63EB3">
      <w:pPr>
        <w:pStyle w:val="BasicText"/>
      </w:pPr>
      <w:r>
        <w:t>Dies wurde</w:t>
      </w:r>
      <w:r w:rsidR="00D177DC">
        <w:t xml:space="preserve"> durch eine Implementation auf Basis der Computer Vision Bibliothek</w:t>
      </w:r>
      <w:r>
        <w:t xml:space="preserve"> OpenCV</w:t>
      </w:r>
      <w:r w:rsidR="00D177DC">
        <w:t xml:space="preserve"> und der von ihr zur Verfügung gestellten Methoden beispielhaft </w:t>
      </w:r>
      <w:r w:rsidR="00D907FA">
        <w:t>gezeigt</w:t>
      </w:r>
      <w:r w:rsidR="00D177DC">
        <w:t>.</w:t>
      </w:r>
      <w:r w:rsidR="00C63EB3" w:rsidRPr="003C7E2E">
        <w:t xml:space="preserve"> </w:t>
      </w:r>
      <w:r w:rsidR="00D071CA">
        <w:t>Mithilfe</w:t>
      </w:r>
      <w:r w:rsidR="00ED7BF7">
        <w:t xml:space="preserve"> vielfältige</w:t>
      </w:r>
      <w:r w:rsidR="00D071CA">
        <w:t>r</w:t>
      </w:r>
      <w:r w:rsidR="00ED7BF7">
        <w:t xml:space="preserve"> Alternativen des Matchings biete</w:t>
      </w:r>
      <w:r>
        <w:t>t</w:t>
      </w:r>
      <w:r w:rsidR="00ED7BF7">
        <w:t xml:space="preserve"> diese eine Wiedererkennung und Auswertung von Grafiken, welche die Umsetzung einer kontextsensitiven Anwendung </w:t>
      </w:r>
      <w:r>
        <w:t>auf der Google Glass ermöglicht</w:t>
      </w:r>
      <w:r w:rsidR="00ED7BF7">
        <w:t>.</w:t>
      </w:r>
    </w:p>
    <w:p w14:paraId="71E25FEB" w14:textId="21BB3AA5"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w:t>
      </w:r>
      <w:r w:rsidR="00F5218D">
        <w:t xml:space="preserve">erfolgreicher </w:t>
      </w:r>
      <w:r w:rsidRPr="003C7E2E">
        <w:t>Versuch der Einblendung von kontextsensitiven Inhalten</w:t>
      </w:r>
      <w:r w:rsidR="00ED6B18">
        <w:t xml:space="preserve"> durch Keypointerkennung und -matching</w:t>
      </w:r>
      <w:r w:rsidRPr="003C7E2E">
        <w:t xml:space="preserve"> </w:t>
      </w:r>
      <w:r w:rsidR="00F5218D">
        <w:t xml:space="preserve">anhand von Realobjekten </w:t>
      </w:r>
      <w:r w:rsidRPr="003C7E2E">
        <w:t>auf der Google Glass erbracht</w:t>
      </w:r>
      <w:r w:rsidR="00F5218D">
        <w:t>.</w:t>
      </w:r>
      <w:r w:rsidR="00ED6B18">
        <w:t xml:space="preserve"> </w:t>
      </w:r>
      <w:r w:rsidR="00F5218D">
        <w:t>Die zeigt das Potenzial der Plattform Google Glass und mit ihr die Möglichkeiten einer Lernunterstützung durch Geräte der Augmented Reality.</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r w:rsidRPr="003C7E2E">
        <w:lastRenderedPageBreak/>
        <w:t>Inhaltsverzeichnis</w:t>
      </w:r>
    </w:p>
    <w:p w14:paraId="4EAC7304" w14:textId="77777777" w:rsidR="006014EE"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6014EE">
        <w:t>Zusammenfassung</w:t>
      </w:r>
      <w:r w:rsidR="006014EE">
        <w:tab/>
      </w:r>
      <w:r w:rsidR="006014EE">
        <w:fldChar w:fldCharType="begin"/>
      </w:r>
      <w:r w:rsidR="006014EE">
        <w:instrText xml:space="preserve"> PAGEREF _Toc282440086 \h </w:instrText>
      </w:r>
      <w:r w:rsidR="006014EE">
        <w:fldChar w:fldCharType="separate"/>
      </w:r>
      <w:r w:rsidR="00350FF9">
        <w:t>II</w:t>
      </w:r>
      <w:r w:rsidR="006014EE">
        <w:fldChar w:fldCharType="end"/>
      </w:r>
    </w:p>
    <w:p w14:paraId="48C5375F" w14:textId="77777777" w:rsidR="006014EE" w:rsidRDefault="006014EE">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2440087 \h </w:instrText>
      </w:r>
      <w:r>
        <w:fldChar w:fldCharType="separate"/>
      </w:r>
      <w:r w:rsidR="00350FF9">
        <w:t>IV</w:t>
      </w:r>
      <w:r>
        <w:fldChar w:fldCharType="end"/>
      </w:r>
    </w:p>
    <w:p w14:paraId="50EA05F6" w14:textId="77777777" w:rsidR="006014EE" w:rsidRDefault="006014EE">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2440088 \h </w:instrText>
      </w:r>
      <w:r>
        <w:fldChar w:fldCharType="separate"/>
      </w:r>
      <w:r w:rsidR="00350FF9">
        <w:t>V</w:t>
      </w:r>
      <w:r>
        <w:fldChar w:fldCharType="end"/>
      </w:r>
    </w:p>
    <w:p w14:paraId="3CF38F06" w14:textId="77777777" w:rsidR="006014EE" w:rsidRDefault="006014EE">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2440089 \h </w:instrText>
      </w:r>
      <w:r>
        <w:fldChar w:fldCharType="separate"/>
      </w:r>
      <w:r w:rsidR="00350FF9">
        <w:t>VI</w:t>
      </w:r>
      <w:r>
        <w:fldChar w:fldCharType="end"/>
      </w:r>
    </w:p>
    <w:p w14:paraId="66C2BF28" w14:textId="77777777" w:rsidR="006014EE" w:rsidRDefault="006014EE">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2440090 \h </w:instrText>
      </w:r>
      <w:r>
        <w:fldChar w:fldCharType="separate"/>
      </w:r>
      <w:r w:rsidR="00350FF9">
        <w:t>VII</w:t>
      </w:r>
      <w:r>
        <w:fldChar w:fldCharType="end"/>
      </w:r>
    </w:p>
    <w:p w14:paraId="582C4389" w14:textId="77777777" w:rsidR="006014EE" w:rsidRDefault="006014EE">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2440091 \h </w:instrText>
      </w:r>
      <w:r>
        <w:fldChar w:fldCharType="separate"/>
      </w:r>
      <w:r w:rsidR="00350FF9">
        <w:t>1</w:t>
      </w:r>
      <w:r>
        <w:fldChar w:fldCharType="end"/>
      </w:r>
    </w:p>
    <w:p w14:paraId="3527CF17" w14:textId="77777777" w:rsidR="006014EE" w:rsidRDefault="006014EE">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2440092 \h </w:instrText>
      </w:r>
      <w:r>
        <w:fldChar w:fldCharType="separate"/>
      </w:r>
      <w:r w:rsidR="00350FF9">
        <w:t>3</w:t>
      </w:r>
      <w:r>
        <w:fldChar w:fldCharType="end"/>
      </w:r>
    </w:p>
    <w:p w14:paraId="5340638C" w14:textId="77777777" w:rsidR="006014EE" w:rsidRDefault="006014EE">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2440093 \h </w:instrText>
      </w:r>
      <w:r>
        <w:fldChar w:fldCharType="separate"/>
      </w:r>
      <w:r w:rsidR="00350FF9">
        <w:t>3</w:t>
      </w:r>
      <w:r>
        <w:fldChar w:fldCharType="end"/>
      </w:r>
    </w:p>
    <w:p w14:paraId="6837C28E" w14:textId="77777777" w:rsidR="006014EE" w:rsidRDefault="006014EE">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2440094 \h </w:instrText>
      </w:r>
      <w:r>
        <w:fldChar w:fldCharType="separate"/>
      </w:r>
      <w:r w:rsidR="00350FF9">
        <w:t>4</w:t>
      </w:r>
      <w:r>
        <w:fldChar w:fldCharType="end"/>
      </w:r>
    </w:p>
    <w:p w14:paraId="3E2FB37A" w14:textId="77777777" w:rsidR="006014EE" w:rsidRDefault="006014EE">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2440095 \h </w:instrText>
      </w:r>
      <w:r>
        <w:fldChar w:fldCharType="separate"/>
      </w:r>
      <w:r w:rsidR="00350FF9">
        <w:t>5</w:t>
      </w:r>
      <w:r>
        <w:fldChar w:fldCharType="end"/>
      </w:r>
    </w:p>
    <w:p w14:paraId="47052CC1" w14:textId="77777777" w:rsidR="006014EE" w:rsidRDefault="006014EE">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2440096 \h </w:instrText>
      </w:r>
      <w:r>
        <w:fldChar w:fldCharType="separate"/>
      </w:r>
      <w:r w:rsidR="00350FF9">
        <w:t>6</w:t>
      </w:r>
      <w:r>
        <w:fldChar w:fldCharType="end"/>
      </w:r>
    </w:p>
    <w:p w14:paraId="2C92D55C" w14:textId="77777777" w:rsidR="006014EE" w:rsidRDefault="006014EE">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2440097 \h </w:instrText>
      </w:r>
      <w:r>
        <w:fldChar w:fldCharType="separate"/>
      </w:r>
      <w:r w:rsidR="00350FF9">
        <w:t>7</w:t>
      </w:r>
      <w:r>
        <w:fldChar w:fldCharType="end"/>
      </w:r>
    </w:p>
    <w:p w14:paraId="180FFDD2" w14:textId="77777777" w:rsidR="006014EE" w:rsidRDefault="006014EE">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2440098 \h </w:instrText>
      </w:r>
      <w:r>
        <w:fldChar w:fldCharType="separate"/>
      </w:r>
      <w:r w:rsidR="00350FF9">
        <w:t>9</w:t>
      </w:r>
      <w:r>
        <w:fldChar w:fldCharType="end"/>
      </w:r>
    </w:p>
    <w:p w14:paraId="38891B22" w14:textId="77777777" w:rsidR="006014EE" w:rsidRDefault="006014EE">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2440099 \h </w:instrText>
      </w:r>
      <w:r>
        <w:fldChar w:fldCharType="separate"/>
      </w:r>
      <w:r w:rsidR="00350FF9">
        <w:t>9</w:t>
      </w:r>
      <w:r>
        <w:fldChar w:fldCharType="end"/>
      </w:r>
    </w:p>
    <w:p w14:paraId="7EE2C9E1" w14:textId="77777777" w:rsidR="006014EE" w:rsidRDefault="006014EE">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2440100 \h </w:instrText>
      </w:r>
      <w:r>
        <w:fldChar w:fldCharType="separate"/>
      </w:r>
      <w:r w:rsidR="00350FF9">
        <w:t>10</w:t>
      </w:r>
      <w:r>
        <w:fldChar w:fldCharType="end"/>
      </w:r>
    </w:p>
    <w:p w14:paraId="5D67B778" w14:textId="77777777" w:rsidR="006014EE" w:rsidRDefault="006014EE">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2440101 \h </w:instrText>
      </w:r>
      <w:r>
        <w:fldChar w:fldCharType="separate"/>
      </w:r>
      <w:r w:rsidR="00350FF9">
        <w:t>10</w:t>
      </w:r>
      <w:r>
        <w:fldChar w:fldCharType="end"/>
      </w:r>
    </w:p>
    <w:p w14:paraId="6EF664D0" w14:textId="77777777" w:rsidR="006014EE" w:rsidRDefault="006014EE">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2440102 \h </w:instrText>
      </w:r>
      <w:r>
        <w:fldChar w:fldCharType="separate"/>
      </w:r>
      <w:r w:rsidR="00350FF9">
        <w:t>11</w:t>
      </w:r>
      <w:r>
        <w:fldChar w:fldCharType="end"/>
      </w:r>
    </w:p>
    <w:p w14:paraId="7D8660D1" w14:textId="77777777" w:rsidR="006014EE" w:rsidRDefault="006014EE">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2440103 \h </w:instrText>
      </w:r>
      <w:r>
        <w:fldChar w:fldCharType="separate"/>
      </w:r>
      <w:r w:rsidR="00350FF9">
        <w:t>13</w:t>
      </w:r>
      <w:r>
        <w:fldChar w:fldCharType="end"/>
      </w:r>
    </w:p>
    <w:p w14:paraId="273D2970" w14:textId="77777777" w:rsidR="006014EE" w:rsidRDefault="006014EE">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2440104 \h </w:instrText>
      </w:r>
      <w:r>
        <w:fldChar w:fldCharType="separate"/>
      </w:r>
      <w:r w:rsidR="00350FF9">
        <w:t>13</w:t>
      </w:r>
      <w:r>
        <w:fldChar w:fldCharType="end"/>
      </w:r>
    </w:p>
    <w:p w14:paraId="706B7CBC" w14:textId="77777777" w:rsidR="006014EE" w:rsidRDefault="006014EE">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2440105 \h </w:instrText>
      </w:r>
      <w:r>
        <w:fldChar w:fldCharType="separate"/>
      </w:r>
      <w:r w:rsidR="00350FF9">
        <w:t>15</w:t>
      </w:r>
      <w:r>
        <w:fldChar w:fldCharType="end"/>
      </w:r>
    </w:p>
    <w:p w14:paraId="669D2A56" w14:textId="77777777" w:rsidR="006014EE" w:rsidRDefault="006014EE">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2440106 \h </w:instrText>
      </w:r>
      <w:r>
        <w:fldChar w:fldCharType="separate"/>
      </w:r>
      <w:r w:rsidR="00350FF9">
        <w:t>15</w:t>
      </w:r>
      <w:r>
        <w:fldChar w:fldCharType="end"/>
      </w:r>
    </w:p>
    <w:p w14:paraId="366E10C4" w14:textId="77777777" w:rsidR="006014EE" w:rsidRDefault="006014EE">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2440107 \h </w:instrText>
      </w:r>
      <w:r>
        <w:fldChar w:fldCharType="separate"/>
      </w:r>
      <w:r w:rsidR="00350FF9">
        <w:t>16</w:t>
      </w:r>
      <w:r>
        <w:fldChar w:fldCharType="end"/>
      </w:r>
    </w:p>
    <w:p w14:paraId="3785FBC8" w14:textId="77777777" w:rsidR="006014EE" w:rsidRDefault="006014EE">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2440108 \h </w:instrText>
      </w:r>
      <w:r>
        <w:fldChar w:fldCharType="separate"/>
      </w:r>
      <w:r w:rsidR="00350FF9">
        <w:t>20</w:t>
      </w:r>
      <w:r>
        <w:fldChar w:fldCharType="end"/>
      </w:r>
    </w:p>
    <w:p w14:paraId="2A18F38F" w14:textId="77777777" w:rsidR="006014EE" w:rsidRDefault="006014EE">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2440109 \h </w:instrText>
      </w:r>
      <w:r>
        <w:fldChar w:fldCharType="separate"/>
      </w:r>
      <w:r w:rsidR="00350FF9">
        <w:t>20</w:t>
      </w:r>
      <w:r>
        <w:fldChar w:fldCharType="end"/>
      </w:r>
    </w:p>
    <w:p w14:paraId="1A448EDE" w14:textId="77777777" w:rsidR="006014EE" w:rsidRDefault="006014EE">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2440110 \h </w:instrText>
      </w:r>
      <w:r>
        <w:fldChar w:fldCharType="separate"/>
      </w:r>
      <w:r w:rsidR="00350FF9">
        <w:t>22</w:t>
      </w:r>
      <w:r>
        <w:fldChar w:fldCharType="end"/>
      </w:r>
    </w:p>
    <w:p w14:paraId="53298CED" w14:textId="77777777" w:rsidR="006014EE" w:rsidRDefault="006014EE">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2440111 \h </w:instrText>
      </w:r>
      <w:r>
        <w:fldChar w:fldCharType="separate"/>
      </w:r>
      <w:r w:rsidR="00350FF9">
        <w:t>25</w:t>
      </w:r>
      <w:r>
        <w:fldChar w:fldCharType="end"/>
      </w:r>
    </w:p>
    <w:p w14:paraId="7C10355D" w14:textId="77777777" w:rsidR="006014EE" w:rsidRDefault="006014EE">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2440112 \h </w:instrText>
      </w:r>
      <w:r>
        <w:fldChar w:fldCharType="separate"/>
      </w:r>
      <w:r w:rsidR="00350FF9">
        <w:t>25</w:t>
      </w:r>
      <w:r>
        <w:fldChar w:fldCharType="end"/>
      </w:r>
    </w:p>
    <w:p w14:paraId="14DC25C0" w14:textId="77777777" w:rsidR="006014EE" w:rsidRDefault="006014EE">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2440113 \h </w:instrText>
      </w:r>
      <w:r>
        <w:fldChar w:fldCharType="separate"/>
      </w:r>
      <w:r w:rsidR="00350FF9">
        <w:t>27</w:t>
      </w:r>
      <w:r>
        <w:fldChar w:fldCharType="end"/>
      </w:r>
    </w:p>
    <w:p w14:paraId="5CA0FF0E" w14:textId="77777777" w:rsidR="006014EE" w:rsidRDefault="006014EE">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2440114 \h </w:instrText>
      </w:r>
      <w:r>
        <w:fldChar w:fldCharType="separate"/>
      </w:r>
      <w:r w:rsidR="00350FF9">
        <w:t>29</w:t>
      </w:r>
      <w:r>
        <w:fldChar w:fldCharType="end"/>
      </w:r>
    </w:p>
    <w:p w14:paraId="2765A0CB" w14:textId="77777777" w:rsidR="006014EE" w:rsidRDefault="006014EE">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2440115 \h </w:instrText>
      </w:r>
      <w:r>
        <w:fldChar w:fldCharType="separate"/>
      </w:r>
      <w:r w:rsidR="00350FF9">
        <w:t>32</w:t>
      </w:r>
      <w:r>
        <w:fldChar w:fldCharType="end"/>
      </w:r>
    </w:p>
    <w:p w14:paraId="00D64405" w14:textId="77777777" w:rsidR="006014EE" w:rsidRDefault="006014EE">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2440116 \h </w:instrText>
      </w:r>
      <w:r>
        <w:fldChar w:fldCharType="separate"/>
      </w:r>
      <w:r w:rsidR="00350FF9">
        <w:t>32</w:t>
      </w:r>
      <w:r>
        <w:fldChar w:fldCharType="end"/>
      </w:r>
    </w:p>
    <w:p w14:paraId="36FC371A" w14:textId="77777777" w:rsidR="006014EE" w:rsidRDefault="006014EE">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2440117 \h </w:instrText>
      </w:r>
      <w:r>
        <w:fldChar w:fldCharType="separate"/>
      </w:r>
      <w:r w:rsidR="00350FF9">
        <w:t>33</w:t>
      </w:r>
      <w:r>
        <w:fldChar w:fldCharType="end"/>
      </w:r>
    </w:p>
    <w:p w14:paraId="04DABEA3" w14:textId="77777777" w:rsidR="006014EE" w:rsidRDefault="006014EE">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2440118 \h </w:instrText>
      </w:r>
      <w:r>
        <w:fldChar w:fldCharType="separate"/>
      </w:r>
      <w:r w:rsidR="00350FF9">
        <w:t>38</w:t>
      </w:r>
      <w:r>
        <w:fldChar w:fldCharType="end"/>
      </w:r>
    </w:p>
    <w:p w14:paraId="56D01827" w14:textId="77777777" w:rsidR="006014EE" w:rsidRDefault="006014EE">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2440119 \h </w:instrText>
      </w:r>
      <w:r>
        <w:fldChar w:fldCharType="separate"/>
      </w:r>
      <w:r w:rsidR="00350FF9">
        <w:t>40</w:t>
      </w:r>
      <w:r>
        <w:fldChar w:fldCharType="end"/>
      </w:r>
    </w:p>
    <w:p w14:paraId="00630E5C" w14:textId="77777777" w:rsidR="00C63EB3" w:rsidRPr="003C7E2E" w:rsidRDefault="00B71DF7" w:rsidP="00DF4603">
      <w:pPr>
        <w:pStyle w:val="Verzeichnis2"/>
        <w:tabs>
          <w:tab w:val="left" w:pos="684"/>
        </w:tabs>
      </w:pPr>
      <w:r w:rsidRPr="003C7E2E">
        <w:fldChar w:fldCharType="end"/>
      </w:r>
    </w:p>
    <w:p w14:paraId="732A9092" w14:textId="77777777" w:rsidR="00C63EB3" w:rsidRPr="003C7E2E" w:rsidRDefault="00C63EB3" w:rsidP="00C63EB3">
      <w:pPr>
        <w:pStyle w:val="berschrift1"/>
        <w:numPr>
          <w:ilvl w:val="0"/>
          <w:numId w:val="0"/>
        </w:numPr>
      </w:pPr>
      <w:bookmarkStart w:id="2" w:name="_Toc282440087"/>
      <w:r w:rsidRPr="003C7E2E">
        <w:lastRenderedPageBreak/>
        <w:t>Abbildungsverzeichnis</w:t>
      </w:r>
      <w:bookmarkEnd w:id="2"/>
    </w:p>
    <w:bookmarkStart w:id="3" w:name="AbbildungsVerzGesamt"/>
    <w:p w14:paraId="1B796D5E" w14:textId="77777777" w:rsidR="006014EE"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6014EE">
        <w:rPr>
          <w:noProof/>
        </w:rPr>
        <w:t>Abb. 2.1</w:t>
      </w:r>
      <w:r w:rsidR="006014EE">
        <w:rPr>
          <w:rFonts w:asciiTheme="minorHAnsi" w:eastAsiaTheme="minorEastAsia" w:hAnsiTheme="minorHAnsi" w:cstheme="minorBidi"/>
          <w:noProof/>
          <w:szCs w:val="24"/>
          <w:lang w:eastAsia="ja-JP"/>
        </w:rPr>
        <w:tab/>
      </w:r>
      <w:r w:rsidR="006014EE" w:rsidRPr="00702F15">
        <w:rPr>
          <w:noProof/>
        </w:rPr>
        <w:t>QR Code für den Titel dieser Arbeit</w:t>
      </w:r>
      <w:r w:rsidR="006014EE">
        <w:rPr>
          <w:noProof/>
        </w:rPr>
        <w:tab/>
      </w:r>
      <w:r w:rsidR="006014EE">
        <w:rPr>
          <w:noProof/>
        </w:rPr>
        <w:fldChar w:fldCharType="begin"/>
      </w:r>
      <w:r w:rsidR="006014EE">
        <w:rPr>
          <w:noProof/>
        </w:rPr>
        <w:instrText xml:space="preserve"> PAGEREF _Toc282440066 \h </w:instrText>
      </w:r>
      <w:r w:rsidR="006014EE">
        <w:rPr>
          <w:noProof/>
        </w:rPr>
      </w:r>
      <w:r w:rsidR="006014EE">
        <w:rPr>
          <w:noProof/>
        </w:rPr>
        <w:fldChar w:fldCharType="separate"/>
      </w:r>
      <w:r w:rsidR="00350FF9">
        <w:rPr>
          <w:noProof/>
        </w:rPr>
        <w:t>6</w:t>
      </w:r>
      <w:r w:rsidR="006014EE">
        <w:rPr>
          <w:noProof/>
        </w:rPr>
        <w:fldChar w:fldCharType="end"/>
      </w:r>
    </w:p>
    <w:p w14:paraId="1C65786E"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702F15">
        <w:rPr>
          <w:noProof/>
        </w:rPr>
        <w:t>Foursquare auf iOS 8.1.1</w:t>
      </w:r>
      <w:r>
        <w:rPr>
          <w:noProof/>
        </w:rPr>
        <w:tab/>
      </w:r>
      <w:r>
        <w:rPr>
          <w:noProof/>
        </w:rPr>
        <w:fldChar w:fldCharType="begin"/>
      </w:r>
      <w:r>
        <w:rPr>
          <w:noProof/>
        </w:rPr>
        <w:instrText xml:space="preserve"> PAGEREF _Toc282440067 \h </w:instrText>
      </w:r>
      <w:r>
        <w:rPr>
          <w:noProof/>
        </w:rPr>
      </w:r>
      <w:r>
        <w:rPr>
          <w:noProof/>
        </w:rPr>
        <w:fldChar w:fldCharType="separate"/>
      </w:r>
      <w:r w:rsidR="00350FF9">
        <w:rPr>
          <w:noProof/>
        </w:rPr>
        <w:t>7</w:t>
      </w:r>
      <w:r>
        <w:rPr>
          <w:noProof/>
        </w:rPr>
        <w:fldChar w:fldCharType="end"/>
      </w:r>
    </w:p>
    <w:p w14:paraId="7BC9E029"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702F15">
        <w:rPr>
          <w:noProof/>
        </w:rPr>
        <w:t>Beschriftete Google Glass (in Anlehnung an Feng et al. 2014, S. 3070)</w:t>
      </w:r>
      <w:r>
        <w:rPr>
          <w:noProof/>
        </w:rPr>
        <w:tab/>
      </w:r>
      <w:r>
        <w:rPr>
          <w:noProof/>
        </w:rPr>
        <w:fldChar w:fldCharType="begin"/>
      </w:r>
      <w:r>
        <w:rPr>
          <w:noProof/>
        </w:rPr>
        <w:instrText xml:space="preserve"> PAGEREF _Toc282440068 \h </w:instrText>
      </w:r>
      <w:r>
        <w:rPr>
          <w:noProof/>
        </w:rPr>
      </w:r>
      <w:r>
        <w:rPr>
          <w:noProof/>
        </w:rPr>
        <w:fldChar w:fldCharType="separate"/>
      </w:r>
      <w:r w:rsidR="00350FF9">
        <w:rPr>
          <w:noProof/>
        </w:rPr>
        <w:t>10</w:t>
      </w:r>
      <w:r>
        <w:rPr>
          <w:noProof/>
        </w:rPr>
        <w:fldChar w:fldCharType="end"/>
      </w:r>
    </w:p>
    <w:p w14:paraId="0AA97AAF"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702F15">
        <w:rPr>
          <w:noProof/>
        </w:rPr>
        <w:t>Darstellung der Funktionsweise der kontextsensitiven Applikation</w:t>
      </w:r>
      <w:r>
        <w:rPr>
          <w:noProof/>
        </w:rPr>
        <w:tab/>
      </w:r>
      <w:r>
        <w:rPr>
          <w:noProof/>
        </w:rPr>
        <w:fldChar w:fldCharType="begin"/>
      </w:r>
      <w:r>
        <w:rPr>
          <w:noProof/>
        </w:rPr>
        <w:instrText xml:space="preserve"> PAGEREF _Toc282440069 \h </w:instrText>
      </w:r>
      <w:r>
        <w:rPr>
          <w:noProof/>
        </w:rPr>
      </w:r>
      <w:r>
        <w:rPr>
          <w:noProof/>
        </w:rPr>
        <w:fldChar w:fldCharType="separate"/>
      </w:r>
      <w:r w:rsidR="00350FF9">
        <w:rPr>
          <w:noProof/>
        </w:rPr>
        <w:t>13</w:t>
      </w:r>
      <w:r>
        <w:rPr>
          <w:noProof/>
        </w:rPr>
        <w:fldChar w:fldCharType="end"/>
      </w:r>
    </w:p>
    <w:p w14:paraId="22D453BB"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702F15">
        <w:rPr>
          <w:noProof/>
        </w:rPr>
        <w:t>SURF-Keypointerkennung auf einem Logo</w:t>
      </w:r>
      <w:r>
        <w:rPr>
          <w:noProof/>
        </w:rPr>
        <w:tab/>
      </w:r>
      <w:r>
        <w:rPr>
          <w:noProof/>
        </w:rPr>
        <w:fldChar w:fldCharType="begin"/>
      </w:r>
      <w:r>
        <w:rPr>
          <w:noProof/>
        </w:rPr>
        <w:instrText xml:space="preserve"> PAGEREF _Toc282440070 \h </w:instrText>
      </w:r>
      <w:r>
        <w:rPr>
          <w:noProof/>
        </w:rPr>
      </w:r>
      <w:r>
        <w:rPr>
          <w:noProof/>
        </w:rPr>
        <w:fldChar w:fldCharType="separate"/>
      </w:r>
      <w:r w:rsidR="00350FF9">
        <w:rPr>
          <w:noProof/>
        </w:rPr>
        <w:t>16</w:t>
      </w:r>
      <w:r>
        <w:rPr>
          <w:noProof/>
        </w:rPr>
        <w:fldChar w:fldCharType="end"/>
      </w:r>
    </w:p>
    <w:p w14:paraId="469D03B3"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702F15">
        <w:rPr>
          <w:noProof/>
        </w:rPr>
        <w:t>SURF-Keypointerkennung auf einem Foto</w:t>
      </w:r>
      <w:r>
        <w:rPr>
          <w:noProof/>
        </w:rPr>
        <w:tab/>
      </w:r>
      <w:r>
        <w:rPr>
          <w:noProof/>
        </w:rPr>
        <w:fldChar w:fldCharType="begin"/>
      </w:r>
      <w:r>
        <w:rPr>
          <w:noProof/>
        </w:rPr>
        <w:instrText xml:space="preserve"> PAGEREF _Toc282440071 \h </w:instrText>
      </w:r>
      <w:r>
        <w:rPr>
          <w:noProof/>
        </w:rPr>
      </w:r>
      <w:r>
        <w:rPr>
          <w:noProof/>
        </w:rPr>
        <w:fldChar w:fldCharType="separate"/>
      </w:r>
      <w:r w:rsidR="00350FF9">
        <w:rPr>
          <w:noProof/>
        </w:rPr>
        <w:t>17</w:t>
      </w:r>
      <w:r>
        <w:rPr>
          <w:noProof/>
        </w:rPr>
        <w:fldChar w:fldCharType="end"/>
      </w:r>
    </w:p>
    <w:p w14:paraId="10A3D0E8"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702F15">
        <w:rPr>
          <w:noProof/>
        </w:rPr>
        <w:t>Neares Neighbor Matching der beiden Bilder</w:t>
      </w:r>
      <w:r>
        <w:rPr>
          <w:noProof/>
        </w:rPr>
        <w:tab/>
      </w:r>
      <w:r>
        <w:rPr>
          <w:noProof/>
        </w:rPr>
        <w:fldChar w:fldCharType="begin"/>
      </w:r>
      <w:r>
        <w:rPr>
          <w:noProof/>
        </w:rPr>
        <w:instrText xml:space="preserve"> PAGEREF _Toc282440072 \h </w:instrText>
      </w:r>
      <w:r>
        <w:rPr>
          <w:noProof/>
        </w:rPr>
      </w:r>
      <w:r>
        <w:rPr>
          <w:noProof/>
        </w:rPr>
        <w:fldChar w:fldCharType="separate"/>
      </w:r>
      <w:r w:rsidR="00350FF9">
        <w:rPr>
          <w:noProof/>
        </w:rPr>
        <w:t>18</w:t>
      </w:r>
      <w:r>
        <w:rPr>
          <w:noProof/>
        </w:rPr>
        <w:fldChar w:fldCharType="end"/>
      </w:r>
    </w:p>
    <w:p w14:paraId="779216D1"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702F15">
        <w:rPr>
          <w:noProof/>
        </w:rPr>
        <w:t>Filterung des Matchings</w:t>
      </w:r>
      <w:r>
        <w:rPr>
          <w:noProof/>
        </w:rPr>
        <w:tab/>
      </w:r>
      <w:r>
        <w:rPr>
          <w:noProof/>
        </w:rPr>
        <w:fldChar w:fldCharType="begin"/>
      </w:r>
      <w:r>
        <w:rPr>
          <w:noProof/>
        </w:rPr>
        <w:instrText xml:space="preserve"> PAGEREF _Toc282440073 \h </w:instrText>
      </w:r>
      <w:r>
        <w:rPr>
          <w:noProof/>
        </w:rPr>
      </w:r>
      <w:r>
        <w:rPr>
          <w:noProof/>
        </w:rPr>
        <w:fldChar w:fldCharType="separate"/>
      </w:r>
      <w:r w:rsidR="00350FF9">
        <w:rPr>
          <w:noProof/>
        </w:rPr>
        <w:t>18</w:t>
      </w:r>
      <w:r>
        <w:rPr>
          <w:noProof/>
        </w:rPr>
        <w:fldChar w:fldCharType="end"/>
      </w:r>
    </w:p>
    <w:p w14:paraId="3A823528"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702F15">
        <w:rPr>
          <w:noProof/>
        </w:rPr>
        <w:t>UML-Darstellung des Glass Clients</w:t>
      </w:r>
      <w:r>
        <w:rPr>
          <w:noProof/>
        </w:rPr>
        <w:tab/>
      </w:r>
      <w:r>
        <w:rPr>
          <w:noProof/>
        </w:rPr>
        <w:fldChar w:fldCharType="begin"/>
      </w:r>
      <w:r>
        <w:rPr>
          <w:noProof/>
        </w:rPr>
        <w:instrText xml:space="preserve"> PAGEREF _Toc282440074 \h </w:instrText>
      </w:r>
      <w:r>
        <w:rPr>
          <w:noProof/>
        </w:rPr>
      </w:r>
      <w:r>
        <w:rPr>
          <w:noProof/>
        </w:rPr>
        <w:fldChar w:fldCharType="separate"/>
      </w:r>
      <w:r w:rsidR="00350FF9">
        <w:rPr>
          <w:noProof/>
        </w:rPr>
        <w:t>22</w:t>
      </w:r>
      <w:r>
        <w:rPr>
          <w:noProof/>
        </w:rPr>
        <w:fldChar w:fldCharType="end"/>
      </w:r>
    </w:p>
    <w:p w14:paraId="303E024B"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702F15">
        <w:rPr>
          <w:noProof/>
        </w:rPr>
        <w:t>UML-Darstellung des OCV Servers</w:t>
      </w:r>
      <w:r>
        <w:rPr>
          <w:noProof/>
        </w:rPr>
        <w:tab/>
      </w:r>
      <w:r>
        <w:rPr>
          <w:noProof/>
        </w:rPr>
        <w:fldChar w:fldCharType="begin"/>
      </w:r>
      <w:r>
        <w:rPr>
          <w:noProof/>
        </w:rPr>
        <w:instrText xml:space="preserve"> PAGEREF _Toc282440075 \h </w:instrText>
      </w:r>
      <w:r>
        <w:rPr>
          <w:noProof/>
        </w:rPr>
      </w:r>
      <w:r>
        <w:rPr>
          <w:noProof/>
        </w:rPr>
        <w:fldChar w:fldCharType="separate"/>
      </w:r>
      <w:r w:rsidR="00350FF9">
        <w:rPr>
          <w:noProof/>
        </w:rPr>
        <w:t>25</w:t>
      </w:r>
      <w:r>
        <w:rPr>
          <w:noProof/>
        </w:rPr>
        <w:fldChar w:fldCharType="end"/>
      </w:r>
    </w:p>
    <w:p w14:paraId="55EACB04"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702F15">
        <w:rPr>
          <w:noProof/>
        </w:rPr>
        <w:t>Ein Bild mit hoher Fehleranfälligkeit</w:t>
      </w:r>
      <w:r>
        <w:rPr>
          <w:noProof/>
        </w:rPr>
        <w:tab/>
      </w:r>
      <w:r>
        <w:rPr>
          <w:noProof/>
        </w:rPr>
        <w:fldChar w:fldCharType="begin"/>
      </w:r>
      <w:r>
        <w:rPr>
          <w:noProof/>
        </w:rPr>
        <w:instrText xml:space="preserve"> PAGEREF _Toc282440076 \h </w:instrText>
      </w:r>
      <w:r>
        <w:rPr>
          <w:noProof/>
        </w:rPr>
      </w:r>
      <w:r>
        <w:rPr>
          <w:noProof/>
        </w:rPr>
        <w:fldChar w:fldCharType="separate"/>
      </w:r>
      <w:r w:rsidR="00350FF9">
        <w:rPr>
          <w:noProof/>
        </w:rPr>
        <w:t>30</w:t>
      </w:r>
      <w:r>
        <w:rPr>
          <w:noProof/>
        </w:rPr>
        <w:fldChar w:fldCharType="end"/>
      </w:r>
    </w:p>
    <w:p w14:paraId="2B7B3524"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702F15">
        <w:rPr>
          <w:noProof/>
        </w:rPr>
        <w:t>Die Bilder der auf dem Server hinterlegten Objekte</w:t>
      </w:r>
      <w:r>
        <w:rPr>
          <w:noProof/>
        </w:rPr>
        <w:tab/>
      </w:r>
      <w:r>
        <w:rPr>
          <w:noProof/>
        </w:rPr>
        <w:fldChar w:fldCharType="begin"/>
      </w:r>
      <w:r>
        <w:rPr>
          <w:noProof/>
        </w:rPr>
        <w:instrText xml:space="preserve"> PAGEREF _Toc282440077 \h </w:instrText>
      </w:r>
      <w:r>
        <w:rPr>
          <w:noProof/>
        </w:rPr>
      </w:r>
      <w:r>
        <w:rPr>
          <w:noProof/>
        </w:rPr>
        <w:fldChar w:fldCharType="separate"/>
      </w:r>
      <w:r w:rsidR="00350FF9">
        <w:rPr>
          <w:noProof/>
        </w:rPr>
        <w:t>32</w:t>
      </w:r>
      <w:r>
        <w:rPr>
          <w:noProof/>
        </w:rPr>
        <w:fldChar w:fldCharType="end"/>
      </w:r>
    </w:p>
    <w:p w14:paraId="30B27401"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702F15">
        <w:rPr>
          <w:noProof/>
        </w:rPr>
        <w:t>Der Startbildschirm der Google Glass</w:t>
      </w:r>
      <w:r>
        <w:rPr>
          <w:noProof/>
        </w:rPr>
        <w:tab/>
      </w:r>
      <w:r>
        <w:rPr>
          <w:noProof/>
        </w:rPr>
        <w:fldChar w:fldCharType="begin"/>
      </w:r>
      <w:r>
        <w:rPr>
          <w:noProof/>
        </w:rPr>
        <w:instrText xml:space="preserve"> PAGEREF _Toc282440078 \h </w:instrText>
      </w:r>
      <w:r>
        <w:rPr>
          <w:noProof/>
        </w:rPr>
      </w:r>
      <w:r>
        <w:rPr>
          <w:noProof/>
        </w:rPr>
        <w:fldChar w:fldCharType="separate"/>
      </w:r>
      <w:r w:rsidR="00350FF9">
        <w:rPr>
          <w:noProof/>
        </w:rPr>
        <w:t>33</w:t>
      </w:r>
      <w:r>
        <w:rPr>
          <w:noProof/>
        </w:rPr>
        <w:fldChar w:fldCharType="end"/>
      </w:r>
    </w:p>
    <w:p w14:paraId="4919209B"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702F15">
        <w:rPr>
          <w:noProof/>
        </w:rPr>
        <w:t>Die beiden Startmöglichkeiten der Applikation</w:t>
      </w:r>
      <w:r>
        <w:rPr>
          <w:noProof/>
        </w:rPr>
        <w:tab/>
      </w:r>
      <w:r>
        <w:rPr>
          <w:noProof/>
        </w:rPr>
        <w:fldChar w:fldCharType="begin"/>
      </w:r>
      <w:r>
        <w:rPr>
          <w:noProof/>
        </w:rPr>
        <w:instrText xml:space="preserve"> PAGEREF _Toc282440079 \h </w:instrText>
      </w:r>
      <w:r>
        <w:rPr>
          <w:noProof/>
        </w:rPr>
      </w:r>
      <w:r>
        <w:rPr>
          <w:noProof/>
        </w:rPr>
        <w:fldChar w:fldCharType="separate"/>
      </w:r>
      <w:r w:rsidR="00350FF9">
        <w:rPr>
          <w:noProof/>
        </w:rPr>
        <w:t>34</w:t>
      </w:r>
      <w:r>
        <w:rPr>
          <w:noProof/>
        </w:rPr>
        <w:fldChar w:fldCharType="end"/>
      </w:r>
    </w:p>
    <w:p w14:paraId="6404B6C5"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702F15">
        <w:rPr>
          <w:noProof/>
        </w:rPr>
        <w:t>Der Standardbildschirm der Applikation</w:t>
      </w:r>
      <w:r>
        <w:rPr>
          <w:noProof/>
        </w:rPr>
        <w:tab/>
      </w:r>
      <w:r>
        <w:rPr>
          <w:noProof/>
        </w:rPr>
        <w:fldChar w:fldCharType="begin"/>
      </w:r>
      <w:r>
        <w:rPr>
          <w:noProof/>
        </w:rPr>
        <w:instrText xml:space="preserve"> PAGEREF _Toc282440080 \h </w:instrText>
      </w:r>
      <w:r>
        <w:rPr>
          <w:noProof/>
        </w:rPr>
      </w:r>
      <w:r>
        <w:rPr>
          <w:noProof/>
        </w:rPr>
        <w:fldChar w:fldCharType="separate"/>
      </w:r>
      <w:r w:rsidR="00350FF9">
        <w:rPr>
          <w:noProof/>
        </w:rPr>
        <w:t>34</w:t>
      </w:r>
      <w:r>
        <w:rPr>
          <w:noProof/>
        </w:rPr>
        <w:fldChar w:fldCharType="end"/>
      </w:r>
    </w:p>
    <w:p w14:paraId="23E482F4"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702F15">
        <w:rPr>
          <w:noProof/>
        </w:rPr>
        <w:t>Bestätigung des Fotografierbefehls</w:t>
      </w:r>
      <w:r>
        <w:rPr>
          <w:noProof/>
        </w:rPr>
        <w:tab/>
      </w:r>
      <w:r>
        <w:rPr>
          <w:noProof/>
        </w:rPr>
        <w:fldChar w:fldCharType="begin"/>
      </w:r>
      <w:r>
        <w:rPr>
          <w:noProof/>
        </w:rPr>
        <w:instrText xml:space="preserve"> PAGEREF _Toc282440081 \h </w:instrText>
      </w:r>
      <w:r>
        <w:rPr>
          <w:noProof/>
        </w:rPr>
      </w:r>
      <w:r>
        <w:rPr>
          <w:noProof/>
        </w:rPr>
        <w:fldChar w:fldCharType="separate"/>
      </w:r>
      <w:r w:rsidR="00350FF9">
        <w:rPr>
          <w:noProof/>
        </w:rPr>
        <w:t>35</w:t>
      </w:r>
      <w:r>
        <w:rPr>
          <w:noProof/>
        </w:rPr>
        <w:fldChar w:fldCharType="end"/>
      </w:r>
    </w:p>
    <w:p w14:paraId="108086E3"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702F15">
        <w:rPr>
          <w:noProof/>
        </w:rPr>
        <w:t>Vorschaubild mit Akzeptanzanfrage</w:t>
      </w:r>
      <w:r>
        <w:rPr>
          <w:noProof/>
        </w:rPr>
        <w:tab/>
      </w:r>
      <w:r>
        <w:rPr>
          <w:noProof/>
        </w:rPr>
        <w:fldChar w:fldCharType="begin"/>
      </w:r>
      <w:r>
        <w:rPr>
          <w:noProof/>
        </w:rPr>
        <w:instrText xml:space="preserve"> PAGEREF _Toc282440082 \h </w:instrText>
      </w:r>
      <w:r>
        <w:rPr>
          <w:noProof/>
        </w:rPr>
      </w:r>
      <w:r>
        <w:rPr>
          <w:noProof/>
        </w:rPr>
        <w:fldChar w:fldCharType="separate"/>
      </w:r>
      <w:r w:rsidR="00350FF9">
        <w:rPr>
          <w:noProof/>
        </w:rPr>
        <w:t>35</w:t>
      </w:r>
      <w:r>
        <w:rPr>
          <w:noProof/>
        </w:rPr>
        <w:fldChar w:fldCharType="end"/>
      </w:r>
    </w:p>
    <w:p w14:paraId="2DC36771"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702F15">
        <w:rPr>
          <w:noProof/>
        </w:rPr>
        <w:t>Die beiden Ladebildschirme der Applikation</w:t>
      </w:r>
      <w:r>
        <w:rPr>
          <w:noProof/>
        </w:rPr>
        <w:tab/>
      </w:r>
      <w:r>
        <w:rPr>
          <w:noProof/>
        </w:rPr>
        <w:fldChar w:fldCharType="begin"/>
      </w:r>
      <w:r>
        <w:rPr>
          <w:noProof/>
        </w:rPr>
        <w:instrText xml:space="preserve"> PAGEREF _Toc282440083 \h </w:instrText>
      </w:r>
      <w:r>
        <w:rPr>
          <w:noProof/>
        </w:rPr>
      </w:r>
      <w:r>
        <w:rPr>
          <w:noProof/>
        </w:rPr>
        <w:fldChar w:fldCharType="separate"/>
      </w:r>
      <w:r w:rsidR="00350FF9">
        <w:rPr>
          <w:noProof/>
        </w:rPr>
        <w:t>36</w:t>
      </w:r>
      <w:r>
        <w:rPr>
          <w:noProof/>
        </w:rPr>
        <w:fldChar w:fldCharType="end"/>
      </w:r>
    </w:p>
    <w:p w14:paraId="3C641DA3"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702F15">
        <w:rPr>
          <w:noProof/>
        </w:rPr>
        <w:t>Das Ergebnis der Anfrage</w:t>
      </w:r>
      <w:r>
        <w:rPr>
          <w:noProof/>
        </w:rPr>
        <w:tab/>
      </w:r>
      <w:r>
        <w:rPr>
          <w:noProof/>
        </w:rPr>
        <w:fldChar w:fldCharType="begin"/>
      </w:r>
      <w:r>
        <w:rPr>
          <w:noProof/>
        </w:rPr>
        <w:instrText xml:space="preserve"> PAGEREF _Toc282440084 \h </w:instrText>
      </w:r>
      <w:r>
        <w:rPr>
          <w:noProof/>
        </w:rPr>
      </w:r>
      <w:r>
        <w:rPr>
          <w:noProof/>
        </w:rPr>
        <w:fldChar w:fldCharType="separate"/>
      </w:r>
      <w:r w:rsidR="00350FF9">
        <w:rPr>
          <w:noProof/>
        </w:rPr>
        <w:t>36</w:t>
      </w:r>
      <w:r>
        <w:rPr>
          <w:noProof/>
        </w:rPr>
        <w:fldChar w:fldCharType="end"/>
      </w:r>
    </w:p>
    <w:p w14:paraId="67D1C9E8"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702F15">
        <w:rPr>
          <w:noProof/>
        </w:rPr>
        <w:t>Das negative Ergebnis einer anderen Anfrage</w:t>
      </w:r>
      <w:r>
        <w:rPr>
          <w:noProof/>
        </w:rPr>
        <w:tab/>
      </w:r>
      <w:r>
        <w:rPr>
          <w:noProof/>
        </w:rPr>
        <w:fldChar w:fldCharType="begin"/>
      </w:r>
      <w:r>
        <w:rPr>
          <w:noProof/>
        </w:rPr>
        <w:instrText xml:space="preserve"> PAGEREF _Toc282440085 \h </w:instrText>
      </w:r>
      <w:r>
        <w:rPr>
          <w:noProof/>
        </w:rPr>
      </w:r>
      <w:r>
        <w:rPr>
          <w:noProof/>
        </w:rPr>
        <w:fldChar w:fldCharType="separate"/>
      </w:r>
      <w:r w:rsidR="00350FF9">
        <w:rPr>
          <w:noProof/>
        </w:rPr>
        <w:t>37</w:t>
      </w:r>
      <w:r>
        <w:rPr>
          <w:noProof/>
        </w:rPr>
        <w:fldChar w:fldCharType="end"/>
      </w:r>
    </w:p>
    <w:p w14:paraId="34F17000" w14:textId="77777777" w:rsidR="00C63EB3" w:rsidRPr="003C7E2E" w:rsidRDefault="00B71DF7" w:rsidP="00C63EB3">
      <w:pPr>
        <w:pStyle w:val="BasicText"/>
      </w:pPr>
      <w:r w:rsidRPr="003C7E2E">
        <w:fldChar w:fldCharType="end"/>
      </w:r>
      <w:bookmarkEnd w:id="3"/>
    </w:p>
    <w:p w14:paraId="2D62778F" w14:textId="77777777" w:rsidR="00C63EB3" w:rsidRPr="003C7E2E" w:rsidRDefault="00C63EB3" w:rsidP="00C63EB3">
      <w:pPr>
        <w:pStyle w:val="berschrift1"/>
        <w:numPr>
          <w:ilvl w:val="0"/>
          <w:numId w:val="0"/>
        </w:numPr>
      </w:pPr>
      <w:bookmarkStart w:id="4" w:name="_Toc282440088"/>
      <w:r w:rsidRPr="003C7E2E">
        <w:lastRenderedPageBreak/>
        <w:t>Tabellenverzeichnis</w:t>
      </w:r>
      <w:bookmarkEnd w:id="4"/>
    </w:p>
    <w:p w14:paraId="35916E55" w14:textId="77777777" w:rsidR="00DF4603"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Pr>
          <w:noProof/>
        </w:rPr>
        <w:fldChar w:fldCharType="begin"/>
      </w:r>
      <w:r w:rsidR="00DF4603">
        <w:rPr>
          <w:noProof/>
        </w:rPr>
        <w:instrText xml:space="preserve"> PAGEREF _Toc281476705 \h </w:instrText>
      </w:r>
      <w:r>
        <w:rPr>
          <w:noProof/>
        </w:rPr>
      </w:r>
      <w:r>
        <w:rPr>
          <w:noProof/>
        </w:rPr>
        <w:fldChar w:fldCharType="separate"/>
      </w:r>
      <w:r w:rsidR="00350FF9">
        <w:rPr>
          <w:noProof/>
        </w:rPr>
        <w:t>4</w:t>
      </w:r>
      <w:r>
        <w:rPr>
          <w:noProof/>
        </w:rPr>
        <w:fldChar w:fldCharType="end"/>
      </w:r>
    </w:p>
    <w:p w14:paraId="2742945D"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sidR="00B71DF7">
        <w:rPr>
          <w:noProof/>
        </w:rPr>
        <w:fldChar w:fldCharType="begin"/>
      </w:r>
      <w:r>
        <w:rPr>
          <w:noProof/>
        </w:rPr>
        <w:instrText xml:space="preserve"> PAGEREF _Toc281476706 \h </w:instrText>
      </w:r>
      <w:r w:rsidR="00B71DF7">
        <w:rPr>
          <w:noProof/>
        </w:rPr>
      </w:r>
      <w:r w:rsidR="00B71DF7">
        <w:rPr>
          <w:noProof/>
        </w:rPr>
        <w:fldChar w:fldCharType="separate"/>
      </w:r>
      <w:r w:rsidR="00350FF9">
        <w:rPr>
          <w:noProof/>
        </w:rPr>
        <w:t>20</w:t>
      </w:r>
      <w:r w:rsidR="00B71DF7">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5" w:name="_Toc282440089"/>
      <w:r w:rsidR="00C63EB3">
        <w:t>Code</w:t>
      </w:r>
      <w:r w:rsidR="00C63EB3" w:rsidRPr="003C7E2E">
        <w:t>verzeichnis</w:t>
      </w:r>
      <w:bookmarkEnd w:id="5"/>
    </w:p>
    <w:p w14:paraId="7186C5EA" w14:textId="77777777" w:rsidR="006014EE"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6014EE">
        <w:rPr>
          <w:noProof/>
        </w:rPr>
        <w:t>Code 5.1</w:t>
      </w:r>
      <w:r w:rsidR="006014EE">
        <w:rPr>
          <w:rFonts w:asciiTheme="minorHAnsi" w:eastAsiaTheme="minorEastAsia" w:hAnsiTheme="minorHAnsi" w:cstheme="minorBidi"/>
          <w:noProof/>
          <w:szCs w:val="24"/>
          <w:lang w:eastAsia="ja-JP"/>
        </w:rPr>
        <w:tab/>
      </w:r>
      <w:r w:rsidR="006014EE" w:rsidRPr="00122ECC">
        <w:rPr>
          <w:noProof/>
        </w:rPr>
        <w:t>Asynchroner Uploadprozess</w:t>
      </w:r>
      <w:r w:rsidR="006014EE">
        <w:rPr>
          <w:noProof/>
        </w:rPr>
        <w:tab/>
      </w:r>
      <w:r w:rsidR="006014EE">
        <w:rPr>
          <w:noProof/>
        </w:rPr>
        <w:fldChar w:fldCharType="begin"/>
      </w:r>
      <w:r w:rsidR="006014EE">
        <w:rPr>
          <w:noProof/>
        </w:rPr>
        <w:instrText xml:space="preserve"> PAGEREF _Toc282440040 \h </w:instrText>
      </w:r>
      <w:r w:rsidR="006014EE">
        <w:rPr>
          <w:noProof/>
        </w:rPr>
      </w:r>
      <w:r w:rsidR="006014EE">
        <w:rPr>
          <w:noProof/>
        </w:rPr>
        <w:fldChar w:fldCharType="separate"/>
      </w:r>
      <w:r w:rsidR="00350FF9">
        <w:rPr>
          <w:noProof/>
        </w:rPr>
        <w:t>23</w:t>
      </w:r>
      <w:r w:rsidR="006014EE">
        <w:rPr>
          <w:noProof/>
        </w:rPr>
        <w:fldChar w:fldCharType="end"/>
      </w:r>
    </w:p>
    <w:p w14:paraId="5A638D9B"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122ECC">
        <w:rPr>
          <w:noProof/>
        </w:rPr>
        <w:t>Erstellung der Anfrage und Auswertung der Antwort</w:t>
      </w:r>
      <w:r>
        <w:rPr>
          <w:noProof/>
        </w:rPr>
        <w:tab/>
      </w:r>
      <w:r>
        <w:rPr>
          <w:noProof/>
        </w:rPr>
        <w:fldChar w:fldCharType="begin"/>
      </w:r>
      <w:r>
        <w:rPr>
          <w:noProof/>
        </w:rPr>
        <w:instrText xml:space="preserve"> PAGEREF _Toc282440041 \h </w:instrText>
      </w:r>
      <w:r>
        <w:rPr>
          <w:noProof/>
        </w:rPr>
      </w:r>
      <w:r>
        <w:rPr>
          <w:noProof/>
        </w:rPr>
        <w:fldChar w:fldCharType="separate"/>
      </w:r>
      <w:r w:rsidR="00350FF9">
        <w:rPr>
          <w:noProof/>
        </w:rPr>
        <w:t>24</w:t>
      </w:r>
      <w:r>
        <w:rPr>
          <w:noProof/>
        </w:rPr>
        <w:fldChar w:fldCharType="end"/>
      </w:r>
    </w:p>
    <w:p w14:paraId="383C46DB"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122ECC">
        <w:rPr>
          <w:noProof/>
        </w:rPr>
        <w:t>Aktualisierung der Benutzeroberfläche</w:t>
      </w:r>
      <w:r>
        <w:rPr>
          <w:noProof/>
        </w:rPr>
        <w:tab/>
      </w:r>
      <w:r>
        <w:rPr>
          <w:noProof/>
        </w:rPr>
        <w:fldChar w:fldCharType="begin"/>
      </w:r>
      <w:r>
        <w:rPr>
          <w:noProof/>
        </w:rPr>
        <w:instrText xml:space="preserve"> PAGEREF _Toc282440042 \h </w:instrText>
      </w:r>
      <w:r>
        <w:rPr>
          <w:noProof/>
        </w:rPr>
      </w:r>
      <w:r>
        <w:rPr>
          <w:noProof/>
        </w:rPr>
        <w:fldChar w:fldCharType="separate"/>
      </w:r>
      <w:r w:rsidR="00350FF9">
        <w:rPr>
          <w:noProof/>
        </w:rPr>
        <w:t>24</w:t>
      </w:r>
      <w:r>
        <w:rPr>
          <w:noProof/>
        </w:rPr>
        <w:fldChar w:fldCharType="end"/>
      </w:r>
    </w:p>
    <w:p w14:paraId="7B770756"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122ECC">
        <w:rPr>
          <w:noProof/>
        </w:rPr>
        <w:t>Extrahierung des ersten Absatzes eines Wikipedia-Artikels</w:t>
      </w:r>
      <w:r>
        <w:rPr>
          <w:noProof/>
        </w:rPr>
        <w:tab/>
      </w:r>
      <w:r>
        <w:rPr>
          <w:noProof/>
        </w:rPr>
        <w:fldChar w:fldCharType="begin"/>
      </w:r>
      <w:r>
        <w:rPr>
          <w:noProof/>
        </w:rPr>
        <w:instrText xml:space="preserve"> PAGEREF _Toc282440043 \h </w:instrText>
      </w:r>
      <w:r>
        <w:rPr>
          <w:noProof/>
        </w:rPr>
      </w:r>
      <w:r>
        <w:rPr>
          <w:noProof/>
        </w:rPr>
        <w:fldChar w:fldCharType="separate"/>
      </w:r>
      <w:r w:rsidR="00350FF9">
        <w:rPr>
          <w:noProof/>
        </w:rPr>
        <w:t>26</w:t>
      </w:r>
      <w:r>
        <w:rPr>
          <w:noProof/>
        </w:rPr>
        <w:fldChar w:fldCharType="end"/>
      </w:r>
    </w:p>
    <w:p w14:paraId="20616EE5"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122ECC">
        <w:rPr>
          <w:noProof/>
        </w:rPr>
        <w:t>Keypointerkennung und Deskriptorextraktion</w:t>
      </w:r>
      <w:r>
        <w:rPr>
          <w:noProof/>
        </w:rPr>
        <w:tab/>
      </w:r>
      <w:r>
        <w:rPr>
          <w:noProof/>
        </w:rPr>
        <w:fldChar w:fldCharType="begin"/>
      </w:r>
      <w:r>
        <w:rPr>
          <w:noProof/>
        </w:rPr>
        <w:instrText xml:space="preserve"> PAGEREF _Toc282440044 \h </w:instrText>
      </w:r>
      <w:r>
        <w:rPr>
          <w:noProof/>
        </w:rPr>
      </w:r>
      <w:r>
        <w:rPr>
          <w:noProof/>
        </w:rPr>
        <w:fldChar w:fldCharType="separate"/>
      </w:r>
      <w:r w:rsidR="00350FF9">
        <w:rPr>
          <w:noProof/>
        </w:rPr>
        <w:t>26</w:t>
      </w:r>
      <w:r>
        <w:rPr>
          <w:noProof/>
        </w:rPr>
        <w:fldChar w:fldCharType="end"/>
      </w:r>
    </w:p>
    <w:p w14:paraId="54E81C62"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122ECC">
        <w:rPr>
          <w:noProof/>
        </w:rPr>
        <w:t>Serialisierung einer Deskriptormatrix</w:t>
      </w:r>
      <w:r>
        <w:rPr>
          <w:noProof/>
        </w:rPr>
        <w:tab/>
      </w:r>
      <w:r>
        <w:rPr>
          <w:noProof/>
        </w:rPr>
        <w:fldChar w:fldCharType="begin"/>
      </w:r>
      <w:r>
        <w:rPr>
          <w:noProof/>
        </w:rPr>
        <w:instrText xml:space="preserve"> PAGEREF _Toc282440045 \h </w:instrText>
      </w:r>
      <w:r>
        <w:rPr>
          <w:noProof/>
        </w:rPr>
      </w:r>
      <w:r>
        <w:rPr>
          <w:noProof/>
        </w:rPr>
        <w:fldChar w:fldCharType="separate"/>
      </w:r>
      <w:r w:rsidR="00350FF9">
        <w:rPr>
          <w:noProof/>
        </w:rPr>
        <w:t>27</w:t>
      </w:r>
      <w:r>
        <w:rPr>
          <w:noProof/>
        </w:rPr>
        <w:fldChar w:fldCharType="end"/>
      </w:r>
    </w:p>
    <w:p w14:paraId="6795C998"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122ECC">
        <w:rPr>
          <w:noProof/>
        </w:rPr>
        <w:t>Beispiel eines abgespeicherten Objekts</w:t>
      </w:r>
      <w:r>
        <w:rPr>
          <w:noProof/>
        </w:rPr>
        <w:tab/>
      </w:r>
      <w:r>
        <w:rPr>
          <w:noProof/>
        </w:rPr>
        <w:fldChar w:fldCharType="begin"/>
      </w:r>
      <w:r>
        <w:rPr>
          <w:noProof/>
        </w:rPr>
        <w:instrText xml:space="preserve"> PAGEREF _Toc282440046 \h </w:instrText>
      </w:r>
      <w:r>
        <w:rPr>
          <w:noProof/>
        </w:rPr>
      </w:r>
      <w:r>
        <w:rPr>
          <w:noProof/>
        </w:rPr>
        <w:fldChar w:fldCharType="separate"/>
      </w:r>
      <w:r w:rsidR="00350FF9">
        <w:rPr>
          <w:noProof/>
        </w:rPr>
        <w:t>27</w:t>
      </w:r>
      <w:r>
        <w:rPr>
          <w:noProof/>
        </w:rPr>
        <w:fldChar w:fldCharType="end"/>
      </w:r>
    </w:p>
    <w:p w14:paraId="7863BEEE"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122ECC">
        <w:rPr>
          <w:noProof/>
        </w:rPr>
        <w:t>Matching der Deskriptoren und Filtern der Matches</w:t>
      </w:r>
      <w:r>
        <w:rPr>
          <w:noProof/>
        </w:rPr>
        <w:tab/>
      </w:r>
      <w:r>
        <w:rPr>
          <w:noProof/>
        </w:rPr>
        <w:fldChar w:fldCharType="begin"/>
      </w:r>
      <w:r>
        <w:rPr>
          <w:noProof/>
        </w:rPr>
        <w:instrText xml:space="preserve"> PAGEREF _Toc282440047 \h </w:instrText>
      </w:r>
      <w:r>
        <w:rPr>
          <w:noProof/>
        </w:rPr>
      </w:r>
      <w:r>
        <w:rPr>
          <w:noProof/>
        </w:rPr>
        <w:fldChar w:fldCharType="separate"/>
      </w:r>
      <w:r w:rsidR="00350FF9">
        <w:rPr>
          <w:noProof/>
        </w:rPr>
        <w:t>28</w:t>
      </w:r>
      <w:r>
        <w:rPr>
          <w:noProof/>
        </w:rPr>
        <w:fldChar w:fldCharType="end"/>
      </w:r>
    </w:p>
    <w:p w14:paraId="25A0B430"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122ECC">
        <w:rPr>
          <w:noProof/>
        </w:rPr>
        <w:t>Beispiel einer Antwort des OCV Servers</w:t>
      </w:r>
      <w:r>
        <w:rPr>
          <w:noProof/>
        </w:rPr>
        <w:tab/>
      </w:r>
      <w:r>
        <w:rPr>
          <w:noProof/>
        </w:rPr>
        <w:fldChar w:fldCharType="begin"/>
      </w:r>
      <w:r>
        <w:rPr>
          <w:noProof/>
        </w:rPr>
        <w:instrText xml:space="preserve"> PAGEREF _Toc282440048 \h </w:instrText>
      </w:r>
      <w:r>
        <w:rPr>
          <w:noProof/>
        </w:rPr>
      </w:r>
      <w:r>
        <w:rPr>
          <w:noProof/>
        </w:rPr>
        <w:fldChar w:fldCharType="separate"/>
      </w:r>
      <w:r w:rsidR="00350FF9">
        <w:rPr>
          <w:noProof/>
        </w:rPr>
        <w:t>29</w:t>
      </w:r>
      <w:r>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6" w:name="_Toc282440090"/>
      <w:r w:rsidRPr="003C7E2E">
        <w:lastRenderedPageBreak/>
        <w:t>Abkürzungsverzeichnis</w:t>
      </w:r>
      <w:bookmarkEnd w:id="6"/>
    </w:p>
    <w:p w14:paraId="04F74ACE" w14:textId="77777777" w:rsidR="004F5D28" w:rsidRDefault="004F5D28" w:rsidP="00C63EB3">
      <w:pPr>
        <w:pStyle w:val="BasicText"/>
      </w:pPr>
      <w:r>
        <w:t>Abb.</w:t>
      </w:r>
      <w:r>
        <w:tab/>
      </w:r>
      <w:r>
        <w:tab/>
        <w:t>Abbildung</w:t>
      </w:r>
    </w:p>
    <w:p w14:paraId="1DFD84A6" w14:textId="77777777" w:rsidR="004F5D28" w:rsidRPr="008F1A9E" w:rsidRDefault="004F5D28" w:rsidP="00C63EB3">
      <w:pPr>
        <w:pStyle w:val="BasicText"/>
        <w:rPr>
          <w:lang w:val="en-US"/>
        </w:rPr>
      </w:pPr>
      <w:r w:rsidRPr="008F1A9E">
        <w:rPr>
          <w:lang w:val="en-US"/>
        </w:rPr>
        <w:t>aGPS</w:t>
      </w:r>
      <w:r w:rsidRPr="008F1A9E">
        <w:rPr>
          <w:lang w:val="en-US"/>
        </w:rPr>
        <w:tab/>
      </w:r>
      <w:r w:rsidRPr="008F1A9E">
        <w:rPr>
          <w:lang w:val="en-US"/>
        </w:rPr>
        <w:tab/>
        <w:t>assisted Global Positioning System</w:t>
      </w:r>
    </w:p>
    <w:p w14:paraId="21D6968B" w14:textId="77777777" w:rsidR="004F5D28" w:rsidRPr="008F1A9E" w:rsidRDefault="004F5D28"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405A1BDA" w14:textId="77777777" w:rsidR="004F5D28" w:rsidRPr="008F1A9E" w:rsidRDefault="004F5D28" w:rsidP="00C63EB3">
      <w:pPr>
        <w:pStyle w:val="BasicText"/>
        <w:rPr>
          <w:lang w:val="en-US"/>
        </w:rPr>
      </w:pPr>
      <w:r w:rsidRPr="008F1A9E">
        <w:rPr>
          <w:lang w:val="en-US"/>
        </w:rPr>
        <w:t>BoF</w:t>
      </w:r>
      <w:r w:rsidRPr="008F1A9E">
        <w:rPr>
          <w:lang w:val="en-US"/>
        </w:rPr>
        <w:tab/>
      </w:r>
      <w:r w:rsidRPr="008F1A9E">
        <w:rPr>
          <w:lang w:val="en-US"/>
        </w:rPr>
        <w:tab/>
        <w:t>Bag of Features</w:t>
      </w:r>
    </w:p>
    <w:p w14:paraId="5BEB4D5D" w14:textId="77777777" w:rsidR="004F5D28" w:rsidRPr="008F1A9E" w:rsidRDefault="004F5D28" w:rsidP="00C63EB3">
      <w:pPr>
        <w:pStyle w:val="BasicText"/>
        <w:rPr>
          <w:lang w:val="en-US"/>
        </w:rPr>
      </w:pPr>
      <w:r w:rsidRPr="008F1A9E">
        <w:rPr>
          <w:lang w:val="en-US"/>
        </w:rPr>
        <w:t>BoW</w:t>
      </w:r>
      <w:r w:rsidRPr="008F1A9E">
        <w:rPr>
          <w:lang w:val="en-US"/>
        </w:rPr>
        <w:tab/>
      </w:r>
      <w:r w:rsidRPr="008F1A9E">
        <w:rPr>
          <w:lang w:val="en-US"/>
        </w:rPr>
        <w:tab/>
        <w:t>Bag of Words</w:t>
      </w:r>
    </w:p>
    <w:p w14:paraId="6D03DA73" w14:textId="77777777" w:rsidR="004F5D28" w:rsidRPr="00D907FA" w:rsidRDefault="004F5D28" w:rsidP="00C63EB3">
      <w:pPr>
        <w:pStyle w:val="BasicText"/>
        <w:rPr>
          <w:lang w:val="en-US"/>
        </w:rPr>
      </w:pPr>
      <w:r w:rsidRPr="008F1A9E">
        <w:rPr>
          <w:lang w:val="en-US"/>
        </w:rPr>
        <w:t>BRISK</w:t>
      </w:r>
      <w:r w:rsidRPr="008F1A9E">
        <w:rPr>
          <w:lang w:val="en-US"/>
        </w:rPr>
        <w:tab/>
      </w:r>
      <w:r w:rsidRPr="008F1A9E">
        <w:rPr>
          <w:lang w:val="en-US"/>
        </w:rPr>
        <w:tab/>
        <w:t>B</w:t>
      </w:r>
      <w:r>
        <w:rPr>
          <w:lang w:val="en-US"/>
        </w:rPr>
        <w:t>inary Robust Invariant Scalable K</w:t>
      </w:r>
      <w:r w:rsidRPr="00D907FA">
        <w:rPr>
          <w:lang w:val="en-US"/>
        </w:rPr>
        <w:t>eypoints</w:t>
      </w:r>
    </w:p>
    <w:p w14:paraId="47E05CAC" w14:textId="77777777" w:rsidR="004F5D28" w:rsidRPr="0001389D" w:rsidRDefault="004F5D28" w:rsidP="00C63EB3">
      <w:pPr>
        <w:pStyle w:val="BasicText"/>
      </w:pPr>
      <w:r w:rsidRPr="0001389D">
        <w:t>bspw.</w:t>
      </w:r>
      <w:r w:rsidRPr="0001389D">
        <w:tab/>
      </w:r>
      <w:r w:rsidRPr="0001389D">
        <w:tab/>
      </w:r>
      <w:r>
        <w:t>b</w:t>
      </w:r>
      <w:r w:rsidRPr="0001389D">
        <w:t>eispielsweise</w:t>
      </w:r>
    </w:p>
    <w:p w14:paraId="055005BC" w14:textId="77777777" w:rsidR="004F5D28" w:rsidRPr="0001389D" w:rsidRDefault="004F5D28" w:rsidP="00C63EB3">
      <w:pPr>
        <w:pStyle w:val="BasicText"/>
      </w:pPr>
      <w:r w:rsidRPr="0001389D">
        <w:t>bzw.</w:t>
      </w:r>
      <w:r w:rsidRPr="0001389D">
        <w:tab/>
      </w:r>
      <w:r w:rsidRPr="0001389D">
        <w:tab/>
        <w:t>beziehungsweise</w:t>
      </w:r>
    </w:p>
    <w:p w14:paraId="69F8A934" w14:textId="77777777" w:rsidR="004F5D28" w:rsidRPr="0001389D" w:rsidRDefault="004F5D28" w:rsidP="00C63EB3">
      <w:pPr>
        <w:pStyle w:val="BasicText"/>
      </w:pPr>
      <w:r w:rsidRPr="0001389D">
        <w:t>ca.</w:t>
      </w:r>
      <w:r w:rsidRPr="0001389D">
        <w:tab/>
      </w:r>
      <w:r w:rsidRPr="0001389D">
        <w:tab/>
        <w:t>circa</w:t>
      </w:r>
    </w:p>
    <w:p w14:paraId="03801AAB" w14:textId="77777777" w:rsidR="004F5D28" w:rsidRPr="0001389D" w:rsidRDefault="004F5D28" w:rsidP="00C63EB3">
      <w:pPr>
        <w:pStyle w:val="BasicText"/>
      </w:pPr>
      <w:r w:rsidRPr="0001389D">
        <w:t xml:space="preserve">engl. </w:t>
      </w:r>
      <w:r w:rsidRPr="0001389D">
        <w:tab/>
      </w:r>
      <w:r w:rsidRPr="0001389D">
        <w:tab/>
      </w:r>
      <w:r>
        <w:t>e</w:t>
      </w:r>
      <w:r w:rsidRPr="0001389D">
        <w:t>nglisch</w:t>
      </w:r>
    </w:p>
    <w:p w14:paraId="648BBF60" w14:textId="77777777" w:rsidR="004F5D28" w:rsidRPr="00D907FA" w:rsidRDefault="004F5D28" w:rsidP="00C63EB3">
      <w:pPr>
        <w:pStyle w:val="BasicText"/>
        <w:rPr>
          <w:lang w:val="en-US"/>
        </w:rPr>
      </w:pPr>
      <w:r w:rsidRPr="00D907FA">
        <w:rPr>
          <w:lang w:val="en-US"/>
        </w:rPr>
        <w:t>FREAK</w:t>
      </w:r>
      <w:r w:rsidRPr="00D907FA">
        <w:rPr>
          <w:lang w:val="en-US"/>
        </w:rPr>
        <w:tab/>
        <w:t>Fast Retina Keypoint</w:t>
      </w:r>
    </w:p>
    <w:p w14:paraId="6039BAFC" w14:textId="77777777" w:rsidR="004F5D28" w:rsidRPr="00D907FA" w:rsidRDefault="004F5D28"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21C75214" w14:textId="77777777" w:rsidR="004F5D28" w:rsidRPr="00D907FA" w:rsidRDefault="004F5D28" w:rsidP="00C63EB3">
      <w:pPr>
        <w:pStyle w:val="BasicText"/>
        <w:rPr>
          <w:lang w:val="en-US"/>
        </w:rPr>
      </w:pPr>
      <w:r w:rsidRPr="00D907FA">
        <w:rPr>
          <w:lang w:val="en-US"/>
        </w:rPr>
        <w:t>GDK</w:t>
      </w:r>
      <w:r w:rsidRPr="00D907FA">
        <w:rPr>
          <w:lang w:val="en-US"/>
        </w:rPr>
        <w:tab/>
      </w:r>
      <w:r w:rsidRPr="00D907FA">
        <w:rPr>
          <w:lang w:val="en-US"/>
        </w:rPr>
        <w:tab/>
        <w:t>Glass Development Kit</w:t>
      </w:r>
    </w:p>
    <w:p w14:paraId="76A49EC1" w14:textId="77777777" w:rsidR="004F5D28" w:rsidRPr="00D907FA" w:rsidRDefault="004F5D28"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246B5BFC" w14:textId="77777777" w:rsidR="004F5D28" w:rsidRPr="00D907FA" w:rsidRDefault="004F5D28"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45B48E6A" w14:textId="77777777" w:rsidR="004F5D28" w:rsidRPr="00D907FA" w:rsidRDefault="004F5D28" w:rsidP="00C63EB3">
      <w:pPr>
        <w:pStyle w:val="BasicText"/>
        <w:rPr>
          <w:lang w:val="en-US"/>
        </w:rPr>
      </w:pPr>
      <w:r w:rsidRPr="00D907FA">
        <w:rPr>
          <w:lang w:val="en-US"/>
        </w:rPr>
        <w:t>HUD</w:t>
      </w:r>
      <w:r w:rsidRPr="00D907FA">
        <w:rPr>
          <w:lang w:val="en-US"/>
        </w:rPr>
        <w:tab/>
      </w:r>
      <w:r w:rsidRPr="00D907FA">
        <w:rPr>
          <w:lang w:val="en-US"/>
        </w:rPr>
        <w:tab/>
        <w:t>Head-up Display</w:t>
      </w:r>
    </w:p>
    <w:p w14:paraId="3AC8575E" w14:textId="77777777" w:rsidR="004F5D28" w:rsidRPr="00D907FA" w:rsidRDefault="004F5D28"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32CC8957" w14:textId="77777777" w:rsidR="004F5D28" w:rsidRPr="00D907FA" w:rsidRDefault="004F5D28" w:rsidP="00C63EB3">
      <w:pPr>
        <w:pStyle w:val="BasicText"/>
        <w:rPr>
          <w:lang w:val="en-US"/>
        </w:rPr>
      </w:pPr>
      <w:r w:rsidRPr="00D907FA">
        <w:rPr>
          <w:lang w:val="en-US"/>
        </w:rPr>
        <w:t>Mhz</w:t>
      </w:r>
      <w:r w:rsidRPr="00D907FA">
        <w:rPr>
          <w:lang w:val="en-US"/>
        </w:rPr>
        <w:tab/>
      </w:r>
      <w:r w:rsidRPr="00D907FA">
        <w:rPr>
          <w:lang w:val="en-US"/>
        </w:rPr>
        <w:tab/>
        <w:t>Mega Hertz</w:t>
      </w:r>
    </w:p>
    <w:p w14:paraId="6BBDA06D" w14:textId="77777777" w:rsidR="004F5D28" w:rsidRPr="00D907FA" w:rsidRDefault="004F5D28"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64C05CEC" w14:textId="77777777" w:rsidR="004F5D28" w:rsidRPr="00D907FA" w:rsidRDefault="004F5D28" w:rsidP="00C63EB3">
      <w:pPr>
        <w:pStyle w:val="BasicText"/>
        <w:rPr>
          <w:lang w:val="en-US"/>
        </w:rPr>
      </w:pPr>
      <w:r w:rsidRPr="00D907FA">
        <w:rPr>
          <w:lang w:val="en-US"/>
        </w:rPr>
        <w:t>OCV-Server</w:t>
      </w:r>
      <w:r w:rsidRPr="00D907FA">
        <w:rPr>
          <w:lang w:val="en-US"/>
        </w:rPr>
        <w:tab/>
        <w:t>OpenCV-Server</w:t>
      </w:r>
    </w:p>
    <w:p w14:paraId="42B9B628" w14:textId="77777777" w:rsidR="004F5D28" w:rsidRPr="00D907FA" w:rsidRDefault="004F5D28" w:rsidP="00C63EB3">
      <w:pPr>
        <w:pStyle w:val="BasicText"/>
        <w:rPr>
          <w:lang w:val="en-US"/>
        </w:rPr>
      </w:pPr>
      <w:r w:rsidRPr="00D907FA">
        <w:rPr>
          <w:lang w:val="en-US"/>
        </w:rPr>
        <w:t>OpenCV</w:t>
      </w:r>
      <w:r w:rsidRPr="00D907FA">
        <w:rPr>
          <w:lang w:val="en-US"/>
        </w:rPr>
        <w:tab/>
        <w:t>Open Computer Vision</w:t>
      </w:r>
    </w:p>
    <w:p w14:paraId="698DF000" w14:textId="77777777" w:rsidR="004F5D28" w:rsidRPr="00D907FA" w:rsidRDefault="004F5D28"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053D172E" w14:textId="77777777" w:rsidR="004F5D28" w:rsidRPr="00D907FA" w:rsidRDefault="004F5D28" w:rsidP="00C63EB3">
      <w:pPr>
        <w:pStyle w:val="BasicText"/>
        <w:rPr>
          <w:lang w:val="en-US"/>
        </w:rPr>
      </w:pPr>
      <w:r w:rsidRPr="00D907FA">
        <w:rPr>
          <w:lang w:val="en-US"/>
        </w:rPr>
        <w:lastRenderedPageBreak/>
        <w:t xml:space="preserve">QR </w:t>
      </w:r>
      <w:r w:rsidRPr="00D907FA">
        <w:rPr>
          <w:lang w:val="en-US"/>
        </w:rPr>
        <w:tab/>
      </w:r>
      <w:r w:rsidRPr="00D907FA">
        <w:rPr>
          <w:lang w:val="en-US"/>
        </w:rPr>
        <w:tab/>
        <w:t>Quick Response</w:t>
      </w:r>
    </w:p>
    <w:p w14:paraId="13AEF7C3" w14:textId="77777777" w:rsidR="004F5D28" w:rsidRPr="00D907FA" w:rsidRDefault="004F5D28" w:rsidP="00C63EB3">
      <w:pPr>
        <w:pStyle w:val="BasicText"/>
        <w:rPr>
          <w:lang w:val="en-US"/>
        </w:rPr>
      </w:pPr>
      <w:r w:rsidRPr="00D907FA">
        <w:rPr>
          <w:lang w:val="en-US"/>
        </w:rPr>
        <w:t xml:space="preserve">REST </w:t>
      </w:r>
      <w:r w:rsidRPr="00D907FA">
        <w:rPr>
          <w:lang w:val="en-US"/>
        </w:rPr>
        <w:tab/>
      </w:r>
      <w:r w:rsidRPr="00D907FA">
        <w:rPr>
          <w:lang w:val="en-US"/>
        </w:rPr>
        <w:tab/>
        <w:t>Representational State Transfer</w:t>
      </w:r>
    </w:p>
    <w:p w14:paraId="3A63A239" w14:textId="77777777" w:rsidR="004F5D28" w:rsidRPr="00D907FA" w:rsidRDefault="004F5D28" w:rsidP="00C63EB3">
      <w:pPr>
        <w:pStyle w:val="BasicText"/>
        <w:rPr>
          <w:lang w:val="en-US"/>
        </w:rPr>
      </w:pPr>
      <w:r w:rsidRPr="00D907FA">
        <w:rPr>
          <w:lang w:val="en-US"/>
        </w:rPr>
        <w:t>SDK</w:t>
      </w:r>
      <w:r w:rsidRPr="00D907FA">
        <w:rPr>
          <w:lang w:val="en-US"/>
        </w:rPr>
        <w:tab/>
      </w:r>
      <w:r w:rsidRPr="00D907FA">
        <w:rPr>
          <w:lang w:val="en-US"/>
        </w:rPr>
        <w:tab/>
        <w:t>Software Development Kit</w:t>
      </w:r>
    </w:p>
    <w:p w14:paraId="1B5328E5" w14:textId="77777777" w:rsidR="004F5D28" w:rsidRPr="00D907FA" w:rsidRDefault="004F5D28"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605497E8" w14:textId="77777777" w:rsidR="004F5D28" w:rsidRPr="00D907FA" w:rsidRDefault="004F5D28"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28547A65" w14:textId="77777777" w:rsidR="004F5D28" w:rsidRPr="00D907FA" w:rsidRDefault="004F5D28"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4BE849BC" w14:textId="77777777" w:rsidR="004F5D28" w:rsidRPr="00D907FA" w:rsidRDefault="004F5D28" w:rsidP="00C63EB3">
      <w:pPr>
        <w:pStyle w:val="BasicText"/>
        <w:rPr>
          <w:lang w:val="en-US"/>
        </w:rPr>
      </w:pPr>
      <w:r w:rsidRPr="00D907FA">
        <w:rPr>
          <w:lang w:val="en-US"/>
        </w:rPr>
        <w:t>UMPC</w:t>
      </w:r>
      <w:r w:rsidRPr="00D907FA">
        <w:rPr>
          <w:lang w:val="en-US"/>
        </w:rPr>
        <w:tab/>
      </w:r>
      <w:r w:rsidRPr="00D907FA">
        <w:rPr>
          <w:lang w:val="en-US"/>
        </w:rPr>
        <w:tab/>
        <w:t>Ultra Mobile PC</w:t>
      </w:r>
    </w:p>
    <w:p w14:paraId="2961915B" w14:textId="77777777" w:rsidR="004F5D28" w:rsidRDefault="004F5D28" w:rsidP="00C63EB3">
      <w:pPr>
        <w:pStyle w:val="BasicText"/>
      </w:pPr>
      <w:r>
        <w:t>Wh</w:t>
      </w:r>
      <w:r>
        <w:tab/>
      </w:r>
      <w:r>
        <w:tab/>
        <w:t>Wattstunden</w:t>
      </w:r>
    </w:p>
    <w:p w14:paraId="1F1224A8" w14:textId="77777777" w:rsidR="004F5D28" w:rsidRDefault="004F5D28" w:rsidP="00C63EB3">
      <w:pPr>
        <w:pStyle w:val="BasicText"/>
      </w:pPr>
      <w:r>
        <w:t>XML</w:t>
      </w:r>
      <w:r>
        <w:tab/>
      </w:r>
      <w:r>
        <w:tab/>
        <w:t>Extensible Markup Language</w:t>
      </w:r>
    </w:p>
    <w:p w14:paraId="1614F748" w14:textId="77777777" w:rsidR="004F5D28" w:rsidRDefault="004F5D28" w:rsidP="00C63EB3">
      <w:pPr>
        <w:pStyle w:val="BasicText"/>
      </w:pPr>
      <w:r>
        <w:t>z.B.</w:t>
      </w:r>
      <w:r>
        <w:tab/>
      </w:r>
      <w:r>
        <w:tab/>
        <w:t>zum Beispiel</w:t>
      </w: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1"/>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7" w:name="_Toc282440091"/>
      <w:r w:rsidRPr="003C7E2E">
        <w:lastRenderedPageBreak/>
        <w:t>Einleitung</w:t>
      </w:r>
      <w:bookmarkEnd w:id="7"/>
    </w:p>
    <w:p w14:paraId="038EEFF1" w14:textId="77777777" w:rsidR="00C63EB3" w:rsidRDefault="00C63EB3" w:rsidP="00C63EB3">
      <w:pPr>
        <w:pStyle w:val="BasicText"/>
      </w:pPr>
      <w:r>
        <w:t xml:space="preserve">Die Nutzung von Geräten der </w:t>
      </w:r>
      <w:r w:rsidRPr="00A902EF">
        <w:rPr>
          <w:i/>
        </w:rPr>
        <w:t>Virtual Reality</w:t>
      </w:r>
      <w:r>
        <w:t xml:space="preserve"> (VR) und der </w:t>
      </w:r>
      <w:r w:rsidRPr="00A902EF">
        <w:rPr>
          <w:i/>
        </w:rPr>
        <w:t>Augmented Reality</w:t>
      </w:r>
      <w:r>
        <w:t xml:space="preserve"> (AR) hat in den vergangenen zwei bis drei Jahren mit der Google Glass und der Oculus Rift </w:t>
      </w:r>
      <w:r w:rsidR="0001389D">
        <w:t xml:space="preserve">sowie </w:t>
      </w:r>
      <w:r>
        <w:t>den beiden hinter ihnen stehenden Großunternehmen Google und Facebook</w:t>
      </w:r>
      <w:r w:rsidR="0001389D">
        <w:t xml:space="preserve"> einen</w:t>
      </w:r>
      <w:r>
        <w:t xml:space="preserve"> Aufschwung erhalten.</w:t>
      </w:r>
    </w:p>
    <w:p w14:paraId="1D979797" w14:textId="77967A93"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w:t>
      </w:r>
      <w:r w:rsidR="00226FC1">
        <w:t xml:space="preserve">ist </w:t>
      </w:r>
      <w:r>
        <w:t xml:space="preserve">die Google Glass durchgängig in das Sichtfeld des Trägers integriert. So bieten sich neue Möglichkeiten </w:t>
      </w:r>
      <w:r w:rsidR="00226FC1">
        <w:t xml:space="preserve">der </w:t>
      </w:r>
      <w:r>
        <w:t>Nutzerinteraktion</w:t>
      </w:r>
      <w:r w:rsidR="00226FC1">
        <w:t>,</w:t>
      </w:r>
      <w:r>
        <w:t xml:space="preserve"> die den Gedanken des anywhere und anytime auf eine neue Ebene bringen könnten, da die benötigte </w:t>
      </w:r>
      <w:r w:rsidR="000B4501">
        <w:t>Intera</w:t>
      </w:r>
      <w:r w:rsidR="00DD33FB">
        <w:t>k</w:t>
      </w:r>
      <w:r w:rsidR="000B4501">
        <w:t>tion</w:t>
      </w:r>
      <w:r>
        <w:t xml:space="preserve"> durch den Nutzer minimiert wird. </w:t>
      </w:r>
    </w:p>
    <w:p w14:paraId="5B9F47AE" w14:textId="77777777" w:rsidR="00C63EB3" w:rsidRDefault="00C63EB3" w:rsidP="00C63EB3">
      <w:pPr>
        <w:pStyle w:val="BasicText"/>
      </w:pPr>
      <w:r>
        <w:t xml:space="preserve">Anders als die Oculus Rift </w:t>
      </w:r>
      <w:r w:rsidR="00226FC1">
        <w:t xml:space="preserve">wurde </w:t>
      </w:r>
      <w:r>
        <w:t>die Google Glass nicht zum Anzeigen virtueller Welten bzw. der virtuellen Darstellung realer Umgebungen entwickelt. Vielmehr bietet sie die Möglichkeit</w:t>
      </w:r>
      <w:r w:rsidR="00226FC1">
        <w:t>,</w:t>
      </w:r>
      <w:r>
        <w:t xml:space="preserve"> ähnlich einem Interface aus Computerspielen, sich über die Wahrnehmung des Nutzers zu legen und diese mit kontextsensitiver Information anzureichern. </w:t>
      </w:r>
    </w:p>
    <w:p w14:paraId="088DD786" w14:textId="77777777" w:rsidR="00C63EB3" w:rsidRDefault="00C63EB3" w:rsidP="00C63EB3">
      <w:pPr>
        <w:pStyle w:val="BasicText"/>
      </w:pPr>
      <w:r>
        <w:t xml:space="preserve">Diese Erweiterung in der Wahrnehmung bietet </w:t>
      </w:r>
      <w:r w:rsidR="00D907FA">
        <w:t>zahlreiche</w:t>
      </w:r>
      <w:r>
        <w:t xml:space="preserve"> Möglichkeiten. Anders als bei bekannten mobilen Geräten bietet die AR-Brille die Chance, dem Nutzer zusätzliche Informationen zu dem von ihm Betrachteten zu liefern, ohne dabei seine Handlung zu unterbrechen. Es wäre also zum Beispiel möglich</w:t>
      </w:r>
      <w:r w:rsidR="00DD33FB">
        <w:t>,</w:t>
      </w:r>
      <w:r w:rsidR="00D907FA">
        <w:t xml:space="preserve"> </w:t>
      </w:r>
      <w:r w:rsidR="007806E0">
        <w:t xml:space="preserve">für den Arbeitsfluss dringend benötigte Informationen </w:t>
      </w:r>
      <w:r>
        <w:t xml:space="preserve">zu integrieren, ohne dabei die Arbeit unterbrechen zu müssen. </w:t>
      </w:r>
    </w:p>
    <w:p w14:paraId="4491E614" w14:textId="2B8F2578" w:rsidR="00C63EB3" w:rsidRDefault="00C63EB3" w:rsidP="00C63EB3">
      <w:pPr>
        <w:pStyle w:val="BasicText"/>
      </w:pPr>
      <w:r>
        <w:t>Diese A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t xml:space="preserve"> durchgeführt wird. Im Rahmen dieses Projekts sollen die Möglichkeiten der Nutzung von Brillen der </w:t>
      </w:r>
      <w:r w:rsidRPr="00DC437A">
        <w:rPr>
          <w:i/>
        </w:rPr>
        <w:t>Augmented Reality (AR)</w:t>
      </w:r>
      <w:r>
        <w:t xml:space="preserve"> und </w:t>
      </w:r>
      <w:r w:rsidRPr="00DC437A">
        <w:rPr>
          <w:i/>
        </w:rPr>
        <w:t xml:space="preserve">Virtual Reality (VR) </w:t>
      </w:r>
      <w:r>
        <w:t xml:space="preserve">zur Schulung und Nutzung im Anlagen- und Maschinenbau erforscht werden. </w:t>
      </w:r>
      <w:r w:rsidR="00DC437A">
        <w:t xml:space="preserve">Bisher wurden die konkreten technischen Fähigkeiten zur Ausführung einer Tätigkeit in diesem Bereich vor allem durch Methoden aus dem Bereich </w:t>
      </w:r>
      <w:r w:rsidR="00DC437A" w:rsidRPr="00411497">
        <w:rPr>
          <w:i/>
        </w:rPr>
        <w:t>eLearning</w:t>
      </w:r>
      <w:r w:rsidR="00DC437A">
        <w:t xml:space="preserve"> und </w:t>
      </w:r>
      <w:r w:rsidR="00DC437A" w:rsidRPr="00411497">
        <w:rPr>
          <w:i/>
        </w:rPr>
        <w:t xml:space="preserve">Blended </w:t>
      </w:r>
      <w:r w:rsidR="00DC437A">
        <w:t xml:space="preserve">Learning oder durch konkretes Training vor Ort vermittelt. Dieser Schritt soll für die Lernenden vereinfacht und gezielt um kontextsensitive Anwendungen der AR und VR erweitert werden. </w:t>
      </w:r>
    </w:p>
    <w:p w14:paraId="2C346229" w14:textId="1E29CD07" w:rsidR="00AC2988" w:rsidRDefault="00B71DF7" w:rsidP="00C63EB3">
      <w:pPr>
        <w:pStyle w:val="BasicText"/>
      </w:pPr>
      <w:r w:rsidRPr="002B4217">
        <w:rPr>
          <w:i/>
        </w:rPr>
        <w:lastRenderedPageBreak/>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 xml:space="preserve">n und bekanntesten </w:t>
      </w:r>
      <w:r w:rsidR="009A40FB">
        <w:t>Gerät der Augmented Reality</w:t>
      </w:r>
      <w:r w:rsidR="007806E0">
        <w:t xml:space="preserve"> </w:t>
      </w:r>
      <w:r w:rsidR="00DD33FB">
        <w:t>beantwortet werden</w:t>
      </w:r>
      <w:r w:rsidR="00C63EB3">
        <w:t xml:space="preserve">. </w:t>
      </w:r>
    </w:p>
    <w:p w14:paraId="70A69103" w14:textId="5A05EF78"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Kontextsensitiv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 xml:space="preserve">Applikation </w:t>
      </w:r>
      <w:r w:rsidR="00C63EB3">
        <w:t xml:space="preserve">wird daraufhin dargelegt und einige Schlüsselpunkte der Programmierung werden erklärt. Im Anschluss soll eine kurze Fallstudie mit einer beispielhaften Anwendung der implementierten Applikation durchgeführt werden. </w:t>
      </w:r>
      <w:r>
        <w:t xml:space="preserve">Damit wird ein Beitrag </w:t>
      </w:r>
      <w:r w:rsidR="00AD5200">
        <w:t xml:space="preserve">zur Implementierung umfangreicherer kontextsensitiver Applikationen zum Augmented Reality gestützten Lernen und Arbeiten </w:t>
      </w:r>
      <w:r>
        <w:t xml:space="preserve">geleistet. </w:t>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8" w:name="_Toc282440092"/>
      <w:r w:rsidRPr="003C7E2E">
        <w:lastRenderedPageBreak/>
        <w:t>Kontextsensitivität</w:t>
      </w:r>
      <w:bookmarkEnd w:id="8"/>
    </w:p>
    <w:p w14:paraId="0954A9D3" w14:textId="77777777" w:rsidR="00C63EB3" w:rsidRPr="003C7E2E" w:rsidRDefault="00C63EB3" w:rsidP="00C63EB3">
      <w:pPr>
        <w:pStyle w:val="berschrift2"/>
      </w:pPr>
      <w:bookmarkStart w:id="9" w:name="_Toc282440093"/>
      <w:r w:rsidRPr="003C7E2E">
        <w:t>Definition</w:t>
      </w:r>
      <w:bookmarkEnd w:id="9"/>
    </w:p>
    <w:p w14:paraId="1003B243" w14:textId="24EB5DBD" w:rsidR="00C63EB3" w:rsidRDefault="00C63EB3" w:rsidP="00C63EB3">
      <w:pPr>
        <w:rPr>
          <w:rFonts w:eastAsiaTheme="minorHAnsi"/>
          <w:lang w:eastAsia="en-US"/>
        </w:rPr>
      </w:pPr>
      <w:r w:rsidRPr="00AD5200">
        <w:rPr>
          <w:rFonts w:eastAsiaTheme="minorHAnsi"/>
          <w:i/>
          <w:lang w:eastAsia="en-US"/>
        </w:rPr>
        <w:t>Kontextsensitivität (engl. C</w:t>
      </w:r>
      <w:r w:rsidR="00AC2988" w:rsidRPr="00AD5200">
        <w:rPr>
          <w:rFonts w:eastAsiaTheme="minorHAnsi"/>
          <w:i/>
          <w:lang w:eastAsia="en-US"/>
        </w:rPr>
        <w:t xml:space="preserve">ontext </w:t>
      </w:r>
      <w:r w:rsidRPr="00AD5200">
        <w:rPr>
          <w:rFonts w:eastAsiaTheme="minorHAnsi"/>
          <w:i/>
          <w:lang w:eastAsia="en-US"/>
        </w:rPr>
        <w:t>Awareness)</w:t>
      </w:r>
      <w:r w:rsidRPr="003C7E2E">
        <w:rPr>
          <w:rFonts w:eastAsiaTheme="minorHAnsi"/>
          <w:lang w:eastAsia="en-US"/>
        </w:rPr>
        <w:t xml:space="preserve"> ist ein in der Wissenschaft langjährig diskutierter Begriff</w:t>
      </w:r>
      <w:r w:rsidR="00BF7FF6">
        <w:rPr>
          <w:rFonts w:eastAsiaTheme="minorHAnsi"/>
          <w:lang w:eastAsia="en-US"/>
        </w:rPr>
        <w:t>,</w:t>
      </w:r>
      <w:r w:rsidRPr="003C7E2E">
        <w:rPr>
          <w:rFonts w:eastAsiaTheme="minorHAnsi"/>
          <w:lang w:eastAsia="en-US"/>
        </w:rPr>
        <w:t xml:space="preserve"> der erstmals von Schilit und Theimer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w:t>
      </w:r>
      <w:r w:rsidR="00A902EF">
        <w:rPr>
          <w:rFonts w:eastAsiaTheme="minorHAnsi"/>
          <w:lang w:eastAsia="en-US"/>
        </w:rPr>
        <w:t xml:space="preserve"> Mitarbeiter mit </w:t>
      </w:r>
      <w:r w:rsidR="00A902EF" w:rsidRPr="00A902EF">
        <w:rPr>
          <w:rFonts w:eastAsiaTheme="minorHAnsi"/>
          <w:i/>
          <w:lang w:eastAsia="en-US"/>
        </w:rPr>
        <w:t>Active Badges</w:t>
      </w:r>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619EE25F" w:rsidR="00C63EB3" w:rsidRPr="003C7E2E"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Abowd </w:t>
      </w:r>
      <w:r w:rsidR="00ED1CBB">
        <w:rPr>
          <w:rFonts w:eastAsiaTheme="minorHAnsi"/>
          <w:lang w:eastAsia="en-US"/>
        </w:rPr>
        <w:t xml:space="preserve">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9)</w:t>
      </w:r>
      <w:r w:rsidR="00B71DF7" w:rsidRPr="003C7E2E">
        <w:rPr>
          <w:rFonts w:eastAsiaTheme="minorHAnsi"/>
          <w:lang w:eastAsia="en-US"/>
        </w:rPr>
        <w:fldChar w:fldCharType="end"/>
      </w:r>
      <w:r w:rsidR="005E2F60">
        <w:rPr>
          <w:rFonts w:eastAsiaTheme="minorHAnsi"/>
          <w:lang w:eastAsia="en-US"/>
        </w:rPr>
        <w:t>.</w:t>
      </w:r>
      <w:r w:rsidRPr="003C7E2E">
        <w:rPr>
          <w:rFonts w:eastAsiaTheme="minorHAnsi"/>
          <w:lang w:eastAsia="en-US"/>
        </w:rPr>
        <w:t xml:space="preserve"> </w:t>
      </w:r>
      <w:r w:rsidR="005E2F60">
        <w:rPr>
          <w:rFonts w:eastAsiaTheme="minorHAnsi"/>
          <w:lang w:eastAsia="en-US"/>
        </w:rPr>
        <w:t>S</w:t>
      </w:r>
      <w:r w:rsidRPr="003C7E2E">
        <w:rPr>
          <w:rFonts w:eastAsiaTheme="minorHAnsi"/>
          <w:lang w:eastAsia="en-US"/>
        </w:rPr>
        <w:t xml:space="preserve">ie </w:t>
      </w:r>
      <w:r w:rsidR="00BF7FF6">
        <w:rPr>
          <w:rFonts w:eastAsiaTheme="minorHAnsi"/>
          <w:lang w:eastAsia="en-US"/>
        </w:rPr>
        <w:t>definieren</w:t>
      </w:r>
      <w:r w:rsidR="00BF7FF6" w:rsidRPr="003C7E2E">
        <w:rPr>
          <w:rFonts w:eastAsiaTheme="minorHAnsi"/>
          <w:lang w:eastAsia="en-US"/>
        </w:rPr>
        <w:t xml:space="preserve"> </w:t>
      </w:r>
      <w:r w:rsidRPr="003C7E2E">
        <w:rPr>
          <w:rFonts w:eastAsiaTheme="minorHAnsi"/>
          <w:lang w:eastAsia="en-US"/>
        </w:rPr>
        <w:t>Kontext wie folgt:</w:t>
      </w:r>
    </w:p>
    <w:p w14:paraId="33243A11" w14:textId="77777777" w:rsidR="00C63EB3" w:rsidRPr="003C7E2E"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 1999, S. 3)</w:t>
      </w:r>
      <w:r w:rsidR="00B71DF7" w:rsidRPr="003C7E2E">
        <w:rPr>
          <w:rStyle w:val="AnfhrungszeichenZeichen"/>
          <w:rFonts w:eastAsiaTheme="minorHAnsi"/>
        </w:rPr>
        <w:fldChar w:fldCharType="end"/>
      </w:r>
    </w:p>
    <w:p w14:paraId="0FD468BC" w14:textId="6E4A4A5A" w:rsidR="00C63EB3" w:rsidRPr="003C7E2E" w:rsidRDefault="00BF7FF6" w:rsidP="00C63EB3">
      <w:pPr>
        <w:rPr>
          <w:rFonts w:eastAsiaTheme="minorHAnsi"/>
        </w:rPr>
      </w:pPr>
      <w:r>
        <w:rPr>
          <w:rFonts w:eastAsiaTheme="minorHAnsi"/>
        </w:rPr>
        <w:t>Mit</w:t>
      </w:r>
      <w:r w:rsidRPr="003C7E2E">
        <w:rPr>
          <w:rFonts w:eastAsiaTheme="minorHAnsi"/>
        </w:rPr>
        <w:t xml:space="preserve"> </w:t>
      </w:r>
      <w:r w:rsidR="00C63EB3" w:rsidRPr="003C7E2E">
        <w:rPr>
          <w:rFonts w:eastAsiaTheme="minorHAnsi"/>
        </w:rPr>
        <w:t>dieser Definition</w:t>
      </w:r>
      <w:r>
        <w:rPr>
          <w:rFonts w:eastAsiaTheme="minorHAnsi"/>
        </w:rPr>
        <w:t xml:space="preserve"> bestimmten</w:t>
      </w:r>
      <w:r w:rsidR="00C63EB3" w:rsidRPr="003C7E2E">
        <w:rPr>
          <w:rFonts w:eastAsiaTheme="minorHAnsi"/>
        </w:rPr>
        <w:t xml:space="preserve"> die Autoren den Kontext </w:t>
      </w:r>
      <w:r>
        <w:rPr>
          <w:rFonts w:eastAsiaTheme="minorHAnsi"/>
        </w:rPr>
        <w:t xml:space="preserve">nicht nur </w:t>
      </w:r>
      <w:r w:rsidR="00C63EB3" w:rsidRPr="003C7E2E">
        <w:rPr>
          <w:rFonts w:eastAsiaTheme="minorHAnsi"/>
        </w:rPr>
        <w:t>als Information</w:t>
      </w:r>
      <w:r w:rsidR="00C63EB3">
        <w:rPr>
          <w:rFonts w:eastAsiaTheme="minorHAnsi"/>
        </w:rPr>
        <w:t>,</w:t>
      </w:r>
      <w:r w:rsidR="00C63EB3" w:rsidRPr="003C7E2E">
        <w:rPr>
          <w:rFonts w:eastAsiaTheme="minorHAnsi"/>
        </w:rPr>
        <w:t xml:space="preserve"> die für den Nutzer in seiner Interaktion re</w:t>
      </w:r>
      <w:r w:rsidR="00C63EB3">
        <w:rPr>
          <w:rFonts w:eastAsiaTheme="minorHAnsi"/>
        </w:rPr>
        <w:t xml:space="preserve">levant ist, </w:t>
      </w:r>
      <w:r>
        <w:rPr>
          <w:rFonts w:eastAsiaTheme="minorHAnsi"/>
        </w:rPr>
        <w:t>sondern lieferten zugleich auch</w:t>
      </w:r>
      <w:r w:rsidR="00C63EB3" w:rsidRPr="003C7E2E">
        <w:rPr>
          <w:rFonts w:eastAsiaTheme="minorHAnsi"/>
        </w:rPr>
        <w:t xml:space="preserve"> eine Definition für kontextsensitive Systeme</w:t>
      </w:r>
      <w:r>
        <w:rPr>
          <w:rFonts w:eastAsiaTheme="minorHAnsi"/>
        </w:rPr>
        <w:t>:</w:t>
      </w:r>
    </w:p>
    <w:p w14:paraId="62C29D81" w14:textId="77777777" w:rsidR="00C63EB3"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3C7E2E">
        <w:rPr>
          <w:rStyle w:val="AnfhrungszeichenZeichen"/>
          <w:rFonts w:eastAsiaTheme="minorHAnsi"/>
        </w:rPr>
        <w:t xml:space="preserve">.“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p>
    <w:p w14:paraId="5F215A51" w14:textId="282A005A"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BB14CC">
        <w:rPr>
          <w:rFonts w:eastAsiaTheme="minorHAnsi"/>
        </w:rPr>
        <w:t>.</w:t>
      </w:r>
      <w:r w:rsidRPr="003C7E2E">
        <w:rPr>
          <w:rFonts w:eastAsiaTheme="minorHAnsi"/>
        </w:rPr>
        <w:t xml:space="preserve"> </w:t>
      </w:r>
      <w:r w:rsidR="00BB14CC">
        <w:rPr>
          <w:rFonts w:eastAsiaTheme="minorHAnsi"/>
        </w:rPr>
        <w:t>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336EC5">
        <w:rPr>
          <w:rFonts w:eastAsiaTheme="minorHAnsi"/>
        </w:rPr>
        <w:fldChar w:fldCharType="begin" w:fldLock="1"/>
      </w:r>
      <w:r w:rsidR="006D159F">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2", "issue" : "2", "issued" : { "date-parts" : [ [ "2010" ] ] }, "page" : "527-548", "title" : "Survey and Trend Analysis of Context-Aware Systems", "type" : "article-journal", "volume" : "14" }, "locator" : "1", "prefix" : " ", "uris" : [ "http://www.mendeley.com/documents/?uuid=46dc9e13-327f-47af-b9de-b21fe01fc270" ] }, { "id" : "ITEM-3",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3", "issue" : "4", "issued" : { "date-parts" : [ [ "2007" ] ] }, "page" : "263-277", "title" : "A survey on context-aware systems", "type" : "article-journal", "volume" : "2" }, "locator" : "264", "prefix" : " ", "uris" : [ "http://www.mendeley.com/documents/?uuid=6104ce2d-a21a-43de-a50b-e0c3229ba31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Lee et al. 2010, S. 1; Baldauf et al. 2007, S. 264; Perera et al. 2014, S. 414)", "plainTextFormattedCitation" : "(Dey et al. 1999, S. 2; Lee et al. 2010, S. 1; Baldauf et al. 2007, S. 264; Perera et al. 2014, S. 414)", "previouslyFormattedCitation" : "(Dey et al. 1999, S. 2; Lee et al. 2010, S. 1; Baldauf et al. 2007, S. 264; Perera et al. 2014, S. 414)" }, "properties" : { "noteIndex" : 0 }, "schema" : "https://github.com/citation-style-language/schema/raw/master/csl-citation.json" }</w:instrText>
      </w:r>
      <w:r w:rsidR="00336EC5">
        <w:rPr>
          <w:rFonts w:eastAsiaTheme="minorHAnsi"/>
        </w:rPr>
        <w:fldChar w:fldCharType="separate"/>
      </w:r>
      <w:r w:rsidR="00E40D1D" w:rsidRPr="00E40D1D">
        <w:rPr>
          <w:rFonts w:eastAsiaTheme="minorHAnsi"/>
          <w:noProof/>
        </w:rPr>
        <w:t>(Dey et al. 1999, S. 2; Lee et al. 2010, S. 1; Baldauf et al. 2007, S. 264; Perera et al. 2014, S. 414)</w:t>
      </w:r>
      <w:r w:rsidR="00336EC5">
        <w:rPr>
          <w:rFonts w:eastAsiaTheme="minorHAnsi"/>
        </w:rPr>
        <w:fldChar w:fldCharType="end"/>
      </w:r>
      <w:r w:rsidR="00336EC5">
        <w:rPr>
          <w:rFonts w:eastAsiaTheme="minorHAnsi"/>
        </w:rPr>
        <w:t xml:space="preserve">. </w:t>
      </w:r>
      <w:r w:rsidR="00AC2988">
        <w:rPr>
          <w:rFonts w:eastAsiaTheme="minorHAnsi"/>
        </w:rPr>
        <w:t>Daher soll</w:t>
      </w:r>
      <w:r>
        <w:rPr>
          <w:rFonts w:eastAsiaTheme="minorHAnsi"/>
        </w:rPr>
        <w:t xml:space="preserve"> diese soll </w:t>
      </w:r>
      <w:r w:rsidR="00BF7FF6">
        <w:rPr>
          <w:rFonts w:eastAsiaTheme="minorHAnsi"/>
        </w:rPr>
        <w:t>die Definition von Abowd et al.</w:t>
      </w:r>
      <w:r w:rsidRPr="003C7E2E">
        <w:rPr>
          <w:rFonts w:eastAsiaTheme="minorHAnsi"/>
        </w:rPr>
        <w:t xml:space="preserve"> genutzt werden.</w:t>
      </w:r>
    </w:p>
    <w:p w14:paraId="1D92CA51" w14:textId="49C0A044"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AC2988">
        <w:rPr>
          <w:rFonts w:eastAsiaTheme="minorHAnsi"/>
          <w:lang w:val="en-US" w:eastAsia="en-US"/>
        </w:rPr>
        <w:t>Ubiquitous</w:t>
      </w:r>
      <w:r>
        <w:rPr>
          <w:rFonts w:eastAsiaTheme="minorHAnsi"/>
          <w:lang w:eastAsia="en-US"/>
        </w:rPr>
        <w:t xml:space="preserve"> (bzw. </w:t>
      </w:r>
      <w:r w:rsidR="00D80478" w:rsidRPr="00AC2988">
        <w:rPr>
          <w:rFonts w:eastAsiaTheme="minorHAnsi"/>
          <w:lang w:val="en-US" w:eastAsia="en-US"/>
        </w:rPr>
        <w:t>Pervasive</w:t>
      </w:r>
      <w:r w:rsidRPr="003C7E2E">
        <w:rPr>
          <w:rFonts w:eastAsiaTheme="minorHAnsi"/>
          <w:lang w:eastAsia="en-US"/>
        </w:rPr>
        <w:t xml:space="preserve">) Computing gesehen </w:t>
      </w:r>
      <w:r w:rsidR="00336EC5">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EC5">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EC5">
        <w:rPr>
          <w:rFonts w:eastAsiaTheme="minorHAnsi"/>
          <w:lang w:eastAsia="en-US"/>
        </w:rPr>
        <w:fldChar w:fldCharType="end"/>
      </w:r>
      <w:r w:rsidR="002F5AB7">
        <w:rPr>
          <w:rFonts w:eastAsiaTheme="minorHAnsi"/>
          <w:lang w:eastAsia="en-US"/>
        </w:rPr>
        <w:t>. Kontextsensitivität nimmt hier</w:t>
      </w:r>
      <w:r w:rsidRPr="003C7E2E">
        <w:rPr>
          <w:rFonts w:eastAsiaTheme="minorHAnsi"/>
          <w:lang w:eastAsia="en-US"/>
        </w:rPr>
        <w:t xml:space="preserve"> eine wichtige Rolle</w:t>
      </w:r>
      <w:r w:rsidR="002F5AB7">
        <w:rPr>
          <w:rFonts w:eastAsiaTheme="minorHAnsi"/>
          <w:lang w:eastAsia="en-US"/>
        </w:rPr>
        <w:t xml:space="preserve"> ein</w:t>
      </w:r>
      <w:r w:rsidRPr="003C7E2E">
        <w:rPr>
          <w:rFonts w:eastAsiaTheme="minorHAnsi"/>
          <w:lang w:eastAsia="en-US"/>
        </w:rPr>
        <w:t xml:space="preserv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Perera et al. 2014, S. 414)</w:t>
      </w:r>
      <w:r w:rsidR="00B71DF7"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Indulska und Sutton gehen sogar soweit, Kontextsensitivität als d</w:t>
      </w:r>
      <w:r w:rsidR="00A902EF">
        <w:rPr>
          <w:rFonts w:eastAsiaTheme="minorHAnsi"/>
          <w:lang w:eastAsia="en-US"/>
        </w:rPr>
        <w:t>ie Voraussetzung für ein „</w:t>
      </w:r>
      <w:r w:rsidR="00D80478" w:rsidRPr="00AC2988">
        <w:rPr>
          <w:rFonts w:eastAsiaTheme="minorHAnsi"/>
          <w:lang w:val="en-US" w:eastAsia="en-US"/>
        </w:rPr>
        <w:t>anywhere, anytime</w:t>
      </w:r>
      <w:r w:rsidR="00A902EF">
        <w:rPr>
          <w:rFonts w:eastAsiaTheme="minorHAnsi"/>
          <w:lang w:eastAsia="en-US"/>
        </w:rPr>
        <w:t>“</w:t>
      </w:r>
      <w:r>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Pr="00B12753">
        <w:rPr>
          <w:rFonts w:eastAsiaTheme="minorHAnsi"/>
          <w:noProof/>
          <w:lang w:eastAsia="en-US"/>
        </w:rPr>
        <w:t>( 2003, S. 1)</w:t>
      </w:r>
      <w:r w:rsidR="00B71DF7">
        <w:rPr>
          <w:rFonts w:eastAsiaTheme="minorHAnsi"/>
          <w:lang w:eastAsia="en-US"/>
        </w:rPr>
        <w:fldChar w:fldCharType="end"/>
      </w:r>
      <w:r>
        <w:rPr>
          <w:rFonts w:eastAsiaTheme="minorHAnsi"/>
          <w:lang w:eastAsia="en-US"/>
        </w:rPr>
        <w:t>,</w:t>
      </w:r>
    </w:p>
    <w:p w14:paraId="236846B1" w14:textId="77777777" w:rsidR="00C63EB3" w:rsidRPr="003C7E2E" w:rsidRDefault="00C63EB3" w:rsidP="00C63EB3">
      <w:pPr>
        <w:pStyle w:val="berschrift2"/>
      </w:pPr>
      <w:bookmarkStart w:id="10" w:name="_Ref280795567"/>
      <w:bookmarkStart w:id="11" w:name="_Ref280795591"/>
      <w:bookmarkStart w:id="12" w:name="_Toc282440094"/>
      <w:r w:rsidRPr="003C7E2E">
        <w:t>Möglichkeiten der Kontextsensitivität</w:t>
      </w:r>
      <w:bookmarkEnd w:id="10"/>
      <w:bookmarkEnd w:id="11"/>
      <w:bookmarkEnd w:id="12"/>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4EA0E120" w14:textId="77777777" w:rsidR="00C63EB3" w:rsidRDefault="00C63EB3" w:rsidP="00C63EB3">
      <w:r>
        <w:t xml:space="preserve">Baldauf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2F5AB7">
        <w:t xml:space="preserve">was? </w:t>
      </w:r>
      <w:r>
        <w:t xml:space="preserve">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Default="00C63EB3" w:rsidP="003116A2">
            <w:pPr>
              <w:spacing w:line="276" w:lineRule="auto"/>
              <w:jc w:val="left"/>
            </w:pPr>
            <w:r>
              <w:t xml:space="preserve">Freiluft: Global Positioning System (GPS), </w:t>
            </w:r>
            <w:r w:rsidR="00AC2988">
              <w:t>assisted</w:t>
            </w:r>
            <w: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6002B3B9" w:rsidR="00C63EB3" w:rsidRDefault="00C63EB3" w:rsidP="00122E97">
            <w:pPr>
              <w:spacing w:line="276" w:lineRule="auto"/>
              <w:jc w:val="left"/>
            </w:pPr>
            <w:r>
              <w:t xml:space="preserve">Berührungssensoren </w:t>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77777777" w:rsidR="00C63EB3" w:rsidRDefault="00C63EB3" w:rsidP="003116A2">
            <w:pPr>
              <w:spacing w:line="276" w:lineRule="auto"/>
              <w:jc w:val="left"/>
            </w:pPr>
            <w:r>
              <w:t>z.B. Biosensoren zur Hautberührungsmessung oder Blutdruckmessung</w:t>
            </w:r>
          </w:p>
        </w:tc>
      </w:tr>
    </w:tbl>
    <w:p w14:paraId="78A27445" w14:textId="32BB8C50" w:rsidR="00C63EB3" w:rsidRPr="00FC02FE" w:rsidRDefault="00C63EB3" w:rsidP="00C63EB3">
      <w:pPr>
        <w:pStyle w:val="Beschriftung"/>
        <w:rPr>
          <w:b w:val="0"/>
        </w:rPr>
      </w:pPr>
      <w:bookmarkStart w:id="13" w:name="_Ref280794651"/>
      <w:bookmarkStart w:id="14" w:name="_Ref280794636"/>
      <w:bookmarkStart w:id="15" w:name="_Toc281476705"/>
      <w:r>
        <w:t xml:space="preserve">Tabelle </w:t>
      </w:r>
      <w:r w:rsidR="00B71DF7">
        <w:fldChar w:fldCharType="begin"/>
      </w:r>
      <w:r w:rsidR="00B44C3B">
        <w:instrText xml:space="preserve"> STYLEREF 1 \s </w:instrText>
      </w:r>
      <w:r w:rsidR="00B71DF7">
        <w:fldChar w:fldCharType="separate"/>
      </w:r>
      <w:r w:rsidR="00350FF9">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sidR="00350FF9">
        <w:rPr>
          <w:noProof/>
        </w:rPr>
        <w:t>1</w:t>
      </w:r>
      <w:r w:rsidR="00B71DF7">
        <w:rPr>
          <w:noProof/>
        </w:rPr>
        <w:fldChar w:fldCharType="end"/>
      </w:r>
      <w:bookmarkEnd w:id="13"/>
      <w:r w:rsidRPr="00FC02FE">
        <w:rPr>
          <w:b w:val="0"/>
        </w:rPr>
        <w:tab/>
      </w:r>
      <w:r>
        <w:rPr>
          <w:b w:val="0"/>
        </w:rPr>
        <w:t xml:space="preserve">Häufig genutzte physische Sensoren </w:t>
      </w:r>
      <w:r>
        <w:rPr>
          <w:b w:val="0"/>
        </w:rPr>
        <w:br/>
        <w:t xml:space="preserve">(in Anlehnung an </w:t>
      </w:r>
      <w:r w:rsidR="00B71DF7">
        <w:rPr>
          <w:b w:val="0"/>
        </w:rPr>
        <w:fldChar w:fldCharType="begin" w:fldLock="1"/>
      </w:r>
      <w:r w:rsidR="002B4217">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sidR="00B71DF7">
        <w:rPr>
          <w:b w:val="0"/>
        </w:rPr>
        <w:fldChar w:fldCharType="separate"/>
      </w:r>
      <w:r w:rsidRPr="001B0760">
        <w:rPr>
          <w:b w:val="0"/>
          <w:noProof/>
        </w:rPr>
        <w:t>Baldauf et al. 2007, S. 266)</w:t>
      </w:r>
      <w:r w:rsidR="00B71DF7">
        <w:rPr>
          <w:b w:val="0"/>
        </w:rPr>
        <w:fldChar w:fldCharType="end"/>
      </w:r>
      <w:bookmarkEnd w:id="14"/>
      <w:bookmarkEnd w:id="15"/>
    </w:p>
    <w:p w14:paraId="0B5361B9" w14:textId="5FD01070" w:rsidR="00C63EB3" w:rsidRDefault="00C63EB3" w:rsidP="00C63EB3">
      <w:r w:rsidRPr="003C7E2E">
        <w:lastRenderedPageBreak/>
        <w:t xml:space="preserve">Chen </w:t>
      </w:r>
      <w:r w:rsidR="00B71DF7" w:rsidRPr="003C7E2E">
        <w:fldChar w:fldCharType="begin" w:fldLock="1"/>
      </w:r>
      <w:r w:rsidR="002B4217">
        <w:instrText>ADDIN CSL_CITATION { "citationItems" : [ { "id" : "ITEM-1", "itemData" : { "author" : [ { "dropping-particle" : "", "family" : "Chen", "given" : "Harry 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r w:rsidRPr="003C7E2E">
        <w:t xml:space="preserve"> schlägt eine Einteilung der kontextsensitiven Systeme in drei Kategorien </w:t>
      </w:r>
      <w:r>
        <w:t xml:space="preserve">vor, die sich besonders in der Verarbeitung der gewonnen kontextsensitiven Informationen unterscheiden. Die drei von ihm vorgeschlagenen Kategorien sind: </w:t>
      </w:r>
      <w:r w:rsidRPr="00FC2AB7">
        <w:rPr>
          <w:i/>
        </w:rPr>
        <w:t>Direct sensor access</w:t>
      </w:r>
      <w:r w:rsidR="00A902EF">
        <w:t xml:space="preserve">, </w:t>
      </w:r>
      <w:r w:rsidRPr="00FC2AB7">
        <w:rPr>
          <w:i/>
        </w:rPr>
        <w:t>Middleware infrastructure</w:t>
      </w:r>
      <w:r w:rsidR="00A902EF">
        <w:t xml:space="preserve"> und </w:t>
      </w:r>
      <w:r w:rsidRPr="00FC2AB7">
        <w:rPr>
          <w:i/>
        </w:rPr>
        <w:t>Context server</w:t>
      </w:r>
      <w:r>
        <w:t>.</w:t>
      </w:r>
      <w:r w:rsidR="00F72F28">
        <w:t xml:space="preserve"> </w:t>
      </w:r>
      <w:r>
        <w:t>Die Verarbeitung</w:t>
      </w:r>
      <w:r w:rsidR="00C82A2C">
        <w:t>s</w:t>
      </w:r>
      <w:r w:rsidR="00DB6D00">
        <w:t xml:space="preserve">stelle der In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 xml:space="preserve">. </w:t>
      </w:r>
    </w:p>
    <w:p w14:paraId="18D8A3FE" w14:textId="5591F6BE" w:rsidR="00C63EB3" w:rsidRDefault="00C63EB3" w:rsidP="00C63EB3">
      <w:r>
        <w:t xml:space="preserve">Ein weiterer Ansatz </w:t>
      </w:r>
      <w:r w:rsidR="003116A2">
        <w:t>ist</w:t>
      </w:r>
      <w:r>
        <w:t xml:space="preserve"> die Einteilung der kontextsensitiven Systeme nach Kontextart und den zugehörigen Sensoren (</w:t>
      </w:r>
      <w:r w:rsidRPr="00022AE9">
        <w:rPr>
          <w:rStyle w:val="IntensiverVerweis"/>
        </w:rPr>
        <w:t>Tabelle 1.1</w:t>
      </w:r>
      <w:r>
        <w:t xml:space="preserve">). Die Idee ist, dass verschiedene Umwelteinwirkungen und Kontexte durch </w:t>
      </w:r>
      <w:r w:rsidR="00AC2988">
        <w:t xml:space="preserve">verschiedene </w:t>
      </w:r>
      <w:r>
        <w:t>Sensoren wahrgenommen wer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2F5AB7">
        <w:t>,</w:t>
      </w:r>
    </w:p>
    <w:p w14:paraId="4A17FA13" w14:textId="66AFA110" w:rsidR="00C63EB3" w:rsidRDefault="00C63EB3" w:rsidP="00C63EB3">
      <w:r>
        <w:t>Im Rahmen dieser Arbeit soll eine Kombination der beiden Kategorisierungen zum Einsatz kommen. Dabei wird ein besonderer Schwerpunkt auf Middleware Infrastructure</w:t>
      </w:r>
      <w:r w:rsidR="002F5AB7">
        <w:t>,</w:t>
      </w:r>
      <w:r>
        <w:t xml:space="preserve"> Context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16" w:name="_Toc282440095"/>
      <w:r>
        <w:t xml:space="preserve">QR </w:t>
      </w:r>
      <w:r w:rsidRPr="003C7E2E">
        <w:t>Codes</w:t>
      </w:r>
      <w:bookmarkEnd w:id="16"/>
    </w:p>
    <w:p w14:paraId="131C4F87" w14:textId="22B2002E" w:rsidR="00C63EB3" w:rsidRDefault="00C63EB3" w:rsidP="00C63EB3">
      <w:pPr>
        <w:pStyle w:val="BasicText"/>
      </w:pPr>
      <w:r>
        <w:t>Als spezielle Art der visuellen Kontextsensitivität</w:t>
      </w:r>
      <w:r w:rsidR="00DB6D00">
        <w:t xml:space="preserve"> (siehe </w:t>
      </w:r>
      <w:r w:rsidR="00B71DF7" w:rsidRPr="00E40D1D">
        <w:rPr>
          <w:rStyle w:val="IntensiverVerweis"/>
        </w:rPr>
        <w:fldChar w:fldCharType="begin"/>
      </w:r>
      <w:r w:rsidR="00DB6D00" w:rsidRPr="00E40D1D">
        <w:rPr>
          <w:rStyle w:val="IntensiverVerweis"/>
        </w:rPr>
        <w:instrText xml:space="preserve"> REF _Ref280794651 \h </w:instrText>
      </w:r>
      <w:r w:rsidR="00B71DF7" w:rsidRPr="00E40D1D">
        <w:rPr>
          <w:rStyle w:val="IntensiverVerweis"/>
        </w:rPr>
      </w:r>
      <w:r w:rsidR="00B71DF7" w:rsidRPr="00E40D1D">
        <w:rPr>
          <w:rStyle w:val="IntensiverVerweis"/>
        </w:rPr>
        <w:fldChar w:fldCharType="separate"/>
      </w:r>
      <w:r w:rsidR="00350FF9">
        <w:t xml:space="preserve">Tabelle </w:t>
      </w:r>
      <w:r w:rsidR="00350FF9">
        <w:rPr>
          <w:noProof/>
        </w:rPr>
        <w:t>2</w:t>
      </w:r>
      <w:r w:rsidR="00350FF9">
        <w:t>.</w:t>
      </w:r>
      <w:r w:rsidR="00350FF9">
        <w:rPr>
          <w:noProof/>
        </w:rPr>
        <w:t>1</w:t>
      </w:r>
      <w:r w:rsidR="00B71DF7" w:rsidRPr="00E40D1D">
        <w:rPr>
          <w:rStyle w:val="IntensiverVerweis"/>
        </w:rPr>
        <w:fldChar w:fldCharType="end"/>
      </w:r>
      <w:r w:rsidR="00DB6D00">
        <w:t>)</w:t>
      </w:r>
      <w:r w:rsidR="00D94CD0">
        <w:t xml:space="preserve"> </w:t>
      </w:r>
      <w:r>
        <w:t xml:space="preserve">sollten Identifizierungen von Objekten und Orten anhand von Markern gesehen werden. Die dafür am häufigsten genutzten Möglichkeiten sind die </w:t>
      </w:r>
      <w:r w:rsidRPr="004C682A">
        <w:rPr>
          <w:i/>
        </w:rPr>
        <w:t>QR</w:t>
      </w:r>
      <w:r>
        <w:t xml:space="preserve"> </w:t>
      </w:r>
      <w:r w:rsidRPr="004C682A">
        <w:rPr>
          <w:i/>
        </w:rPr>
        <w:t>(Quick Response) Codes</w:t>
      </w:r>
      <w:r>
        <w:t xml:space="preserve"> </w:t>
      </w:r>
      <w:r w:rsidR="00B71DF7">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AC2BFDF" w:rsidR="00C63EB3" w:rsidRPr="00473B0A" w:rsidRDefault="00C63EB3" w:rsidP="00C63EB3">
      <w:pPr>
        <w:pStyle w:val="BasicText"/>
      </w:pPr>
      <w:r>
        <w:t>QR Codes sind zweidimensionale</w:t>
      </w:r>
      <w:r w:rsidR="00D94CD0">
        <w:t>,</w:t>
      </w:r>
      <w:r>
        <w:t xml:space="preserve"> matrixbasierte Barcodes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Pr>
          <w:rStyle w:val="SchwacherVerweis"/>
        </w:rPr>
        <w:t>)</w:t>
      </w:r>
      <w:r>
        <w:t>. Sie wurden en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Im Gegensatz zu eindimensionale</w:t>
      </w:r>
      <w:r w:rsidR="00D94CD0">
        <w:t>n</w:t>
      </w:r>
      <w:r>
        <w:t xml:space="preserve"> Barcodes, wie man sie zum Beispiel aus dem Einzelhandel kenn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17" w:name="_Ref295840185"/>
      <w:bookmarkStart w:id="18" w:name="_Toc300656931"/>
      <w:bookmarkStart w:id="19" w:name="_Toc305486701"/>
      <w:bookmarkStart w:id="20" w:name="_Toc282440066"/>
      <w:r w:rsidRPr="00C33FAB">
        <w:t xml:space="preserve">Abb. </w:t>
      </w:r>
      <w:r w:rsidR="00B71DF7">
        <w:fldChar w:fldCharType="begin"/>
      </w:r>
      <w:r w:rsidR="00B44C3B">
        <w:instrText xml:space="preserve"> STYLEREF 1 \s </w:instrText>
      </w:r>
      <w:r w:rsidR="00B71DF7">
        <w:fldChar w:fldCharType="separate"/>
      </w:r>
      <w:r w:rsidR="00350FF9">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1</w:t>
      </w:r>
      <w:r w:rsidR="00B71DF7">
        <w:rPr>
          <w:noProof/>
        </w:rPr>
        <w:fldChar w:fldCharType="end"/>
      </w:r>
      <w:bookmarkEnd w:id="17"/>
      <w:r w:rsidRPr="00FC02FE">
        <w:rPr>
          <w:b w:val="0"/>
        </w:rPr>
        <w:tab/>
      </w:r>
      <w:bookmarkEnd w:id="18"/>
      <w:bookmarkEnd w:id="19"/>
      <w:r>
        <w:rPr>
          <w:b w:val="0"/>
        </w:rPr>
        <w:t>QR Code für den Titel dieser Arbeit</w:t>
      </w:r>
      <w:bookmarkEnd w:id="20"/>
    </w:p>
    <w:p w14:paraId="50BBEAD9" w14:textId="2E2E9DB8"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r w:rsidR="003116A2">
        <w:t xml:space="preserve">. </w:t>
      </w:r>
    </w:p>
    <w:p w14:paraId="542D62FE" w14:textId="0817C870" w:rsidR="00C63EB3" w:rsidRDefault="00C63EB3" w:rsidP="00C63EB3">
      <w:pPr>
        <w:pStyle w:val="BasicText"/>
      </w:pPr>
      <w:r>
        <w:t>QR Codes finden heute viel</w:t>
      </w:r>
      <w:r w:rsidR="00AC2988">
        <w:t>fältige</w:t>
      </w:r>
      <w:r>
        <w:t xml:space="preserve"> Anwendung. Sie sind in der Werbung, auf Visiten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 xml:space="preserve">– </w:t>
      </w:r>
      <w:r>
        <w:t>einfach 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 in der Werbung oder ein informativer Text über ein Ausstellungsstück in einem Museum. Zusätzlich ist es möglich, die vom QR Code zur Verfügung gestellte Information mit von weiteren Sensoren des Geräts festgestellte</w:t>
      </w:r>
      <w:r w:rsidR="00B54569">
        <w:t>n</w:t>
      </w:r>
      <w:r w:rsidR="00AC2988">
        <w:t xml:space="preserve"> Informationen zu verknüpfen</w:t>
      </w:r>
      <w:r w:rsidR="00400E87">
        <w:t>,</w:t>
      </w:r>
      <w:r>
        <w:t xml:space="preserve"> um so ein ganzheitliches kontextsensitives Sys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21" w:name="_Toc282440096"/>
      <w:r>
        <w:t>Location-</w:t>
      </w:r>
      <w:r w:rsidRPr="003C7E2E">
        <w:t>Based Services</w:t>
      </w:r>
      <w:bookmarkEnd w:id="21"/>
    </w:p>
    <w:p w14:paraId="44AF4288" w14:textId="19795DAF" w:rsidR="00C63EB3" w:rsidRDefault="00C63EB3" w:rsidP="00C63EB3">
      <w:pPr>
        <w:pStyle w:val="BasicText"/>
      </w:pPr>
      <w:r>
        <w:t xml:space="preserve">Ortsbasierte Dienste (engl. </w:t>
      </w:r>
      <w:r w:rsidRPr="004C682A">
        <w:rPr>
          <w:i/>
        </w:rPr>
        <w:t>Location-Based Services</w:t>
      </w:r>
      <w:r>
        <w:t>) sind unter Normalnutzern von mobilen Endgeräten die heute wohl am verbreite</w:t>
      </w:r>
      <w:r w:rsidR="00F77AB1">
        <w:t>s</w:t>
      </w:r>
      <w:r>
        <w:t xml:space="preserve">ten und bekanntesten Beispiele unter den kontextsensitiven Anwendungen. Dafür spricht, dass neben einem in den USA registrierten Patent </w:t>
      </w:r>
      <w:r w:rsidR="00B71DF7">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eser Dienste unter Endkunden </w:t>
      </w:r>
      <w:r w:rsidR="00B71DF7">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tbar sind</w:t>
      </w:r>
      <w:r>
        <w:t xml:space="preserve">. Neuere Veröffentlichungen beschäftigen sich eher mit der Verknüpfung von bestehenden Location-Based Services mit weiteren Technologien </w:t>
      </w:r>
      <w:r w:rsidR="00B71DF7">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B71DF7">
        <w:fldChar w:fldCharType="separate"/>
      </w:r>
      <w:r w:rsidRPr="00ED4E57">
        <w:rPr>
          <w:noProof/>
        </w:rPr>
        <w:t>(Gao et al. 2012; Cho et al. 2011)</w:t>
      </w:r>
      <w:r w:rsidR="00B71DF7">
        <w:fldChar w:fldCharType="end"/>
      </w:r>
      <w:r>
        <w:t xml:space="preserve">. </w:t>
      </w:r>
    </w:p>
    <w:p w14:paraId="12983540" w14:textId="56000BB0" w:rsidR="00C63EB3" w:rsidRDefault="00C63EB3" w:rsidP="00C63EB3">
      <w:pPr>
        <w:pStyle w:val="BasicText"/>
      </w:pPr>
      <w:r>
        <w:t>Auch die immense Fülle an reinen ortsbasierten Applikationen</w:t>
      </w:r>
      <w:r w:rsidR="00400E87">
        <w:t xml:space="preserve"> –</w:t>
      </w:r>
      <w:r>
        <w:t xml:space="preserve"> </w:t>
      </w:r>
      <w:r w:rsidR="00400E87">
        <w:t>von</w:t>
      </w:r>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r>
        <w:t xml:space="preserve">Yelp </w:t>
      </w:r>
      <w:r w:rsidR="00400E87">
        <w:t xml:space="preserve">bis hin zu </w:t>
      </w:r>
      <w:r>
        <w:t>Applikationen</w:t>
      </w:r>
      <w:r w:rsidR="00400E87">
        <w:t>,</w:t>
      </w:r>
      <w:r>
        <w:t xml:space="preserve"> die </w:t>
      </w:r>
      <w:r w:rsidR="00400E87">
        <w:t xml:space="preserve">wie bspw. Facebook </w:t>
      </w:r>
      <w:r>
        <w:t xml:space="preserve">ihrem Kerndienst </w:t>
      </w:r>
      <w:r>
        <w:lastRenderedPageBreak/>
        <w:t>Extrainformationen durch ortsbasierte Dienste hinzufügen</w:t>
      </w:r>
      <w:r w:rsidR="00400E87">
        <w:t xml:space="preserve"> –</w:t>
      </w:r>
      <w:r>
        <w:t xml:space="preserve"> sprechen für die Annahme, dass Location-Based Services akzeptierte Anwendungen in der Welt der mobilen Endgeräte sind.</w:t>
      </w:r>
    </w:p>
    <w:p w14:paraId="743F838E" w14:textId="77777777" w:rsidR="00C63EB3" w:rsidRDefault="00C63EB3" w:rsidP="00C63EB3">
      <w:pPr>
        <w:pStyle w:val="Beschriftung"/>
      </w:pPr>
      <w:r>
        <w:rPr>
          <w:noProof/>
        </w:rPr>
        <w:drawing>
          <wp:inline distT="0" distB="0" distL="0" distR="0" wp14:anchorId="0454A209" wp14:editId="474DDE76">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3A6DE57" w14:textId="77777777" w:rsidR="00C63EB3" w:rsidRDefault="00C63EB3" w:rsidP="00C63EB3">
      <w:pPr>
        <w:pStyle w:val="Beschriftung"/>
      </w:pPr>
      <w:bookmarkStart w:id="22" w:name="_Toc282440067"/>
      <w:r w:rsidRPr="00C33FAB">
        <w:t xml:space="preserve">Abb. </w:t>
      </w:r>
      <w:r w:rsidR="00B71DF7">
        <w:fldChar w:fldCharType="begin"/>
      </w:r>
      <w:r w:rsidR="00B44C3B">
        <w:instrText xml:space="preserve"> STYLEREF 1 \s </w:instrText>
      </w:r>
      <w:r w:rsidR="00B71DF7">
        <w:fldChar w:fldCharType="separate"/>
      </w:r>
      <w:r w:rsidR="00350FF9">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2</w:t>
      </w:r>
      <w:r w:rsidR="00B71DF7">
        <w:rPr>
          <w:noProof/>
        </w:rPr>
        <w:fldChar w:fldCharType="end"/>
      </w:r>
      <w:r w:rsidRPr="00FC02FE">
        <w:rPr>
          <w:b w:val="0"/>
        </w:rPr>
        <w:tab/>
      </w:r>
      <w:r>
        <w:rPr>
          <w:b w:val="0"/>
        </w:rPr>
        <w:t>Foursquare auf iOS 8.1.1</w:t>
      </w:r>
      <w:bookmarkEnd w:id="22"/>
    </w:p>
    <w:p w14:paraId="73AC7DE7"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0BB95DD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assisted GPS (aGPS)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iten oder Sendemasten geschehen kann</w:t>
      </w:r>
      <w:r w:rsidR="00F77AB1">
        <w:t xml:space="preserve"> </w:t>
      </w:r>
      <w:r w:rsidR="008D1756">
        <w:t>oder o</w:t>
      </w:r>
      <w:r w:rsidR="00F77AB1">
        <w:t xml:space="preserve">b es </w:t>
      </w:r>
      <w:r>
        <w:t xml:space="preserve">sich um eine Lokalisierung in einem Gebäude handelt, welche dann zum Beispiel über die bereits genannten QR Codes g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23" w:name="_Ref282426549"/>
      <w:bookmarkStart w:id="24" w:name="_Toc282440097"/>
      <w:r w:rsidRPr="00D86AC0">
        <w:t>Objekt- und Bilderkennung</w:t>
      </w:r>
      <w:bookmarkEnd w:id="23"/>
      <w:bookmarkEnd w:id="24"/>
    </w:p>
    <w:p w14:paraId="08FABB9B" w14:textId="0914374A" w:rsidR="00C63EB3" w:rsidRDefault="00C63EB3" w:rsidP="00C63EB3">
      <w:pPr>
        <w:pStyle w:val="BasicText"/>
      </w:pPr>
      <w:r>
        <w:t xml:space="preserve">Objekt- und Bilderkennung (engl. </w:t>
      </w:r>
      <w:r w:rsidRPr="004C682A">
        <w:rPr>
          <w:i/>
        </w:rPr>
        <w:t>Object Recognition</w:t>
      </w:r>
      <w:r>
        <w:t xml:space="preserve">) sind als Unterbereich der Computer Vision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xml:space="preserve">. Bei Computer Vision </w:t>
      </w:r>
      <w:r>
        <w:lastRenderedPageBreak/>
        <w:t xml:space="preserve">handelt es sich um einen Forschungsbereich der Informationstechnik, über den erste wissenschaft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B71DF7">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B71DF7">
        <w:fldChar w:fldCharType="separate"/>
      </w:r>
      <w:r w:rsidR="00E303C1" w:rsidRPr="00E303C1">
        <w:rPr>
          <w:noProof/>
        </w:rPr>
        <w:t>(Szeliski 2010, S. 1–6)</w:t>
      </w:r>
      <w:r w:rsidR="00B71DF7">
        <w:fldChar w:fldCharType="end"/>
      </w:r>
      <w:r>
        <w:t xml:space="preserve">. Aber auch im Endnutzerbereich lassen sich Applikationen der Computer Vision finden. </w:t>
      </w:r>
    </w:p>
    <w:p w14:paraId="15FBD418" w14:textId="77777777" w:rsidR="00C63EB3" w:rsidRDefault="00C63EB3" w:rsidP="00C63EB3">
      <w:pPr>
        <w:pStyle w:val="BasicText"/>
      </w:pPr>
      <w:r>
        <w:t xml:space="preserve">So existieren Applikationen, welche Texterkennung (engl. </w:t>
      </w:r>
      <w:r w:rsidRPr="004C682A">
        <w:rPr>
          <w:i/>
        </w:rPr>
        <w:t>Optical Character Recognition (OCR)</w:t>
      </w:r>
      <w:r>
        <w:t>)</w:t>
      </w:r>
      <w:r w:rsidR="00567D18">
        <w:t xml:space="preserve"> </w:t>
      </w:r>
      <w:r w:rsidR="00B71DF7">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 xml:space="preserve">der etwa Anwendungen wie </w:t>
      </w:r>
      <w:commentRangeStart w:id="25"/>
      <w:r>
        <w:t>Google Goggles</w:t>
      </w:r>
      <w:commentRangeEnd w:id="25"/>
      <w:r>
        <w:rPr>
          <w:rStyle w:val="Kommentarzeichen"/>
        </w:rPr>
        <w:commentReference w:id="25"/>
      </w:r>
      <w:r>
        <w:t>, welches in der Lage ist</w:t>
      </w:r>
      <w:r w:rsidR="00567D18">
        <w:t>,</w:t>
      </w:r>
      <w:r>
        <w:t xml:space="preserve"> fotografierte </w:t>
      </w:r>
      <w:r w:rsidR="00567D18">
        <w:t xml:space="preserve"> Sudokurätsel </w:t>
      </w:r>
      <w:r>
        <w:t>zu lösen oder Informationen zu bekannten Gemälden in Museen zu suchen.</w:t>
      </w:r>
    </w:p>
    <w:p w14:paraId="79046BB1" w14:textId="4BA185EF" w:rsidR="00C63EB3" w:rsidRDefault="00C63EB3" w:rsidP="00C63EB3">
      <w:pPr>
        <w:pStyle w:val="BasicText"/>
      </w:pPr>
      <w:r>
        <w:t>Objekt- und Bilderkennung nutzt Licht- und Bildsensoren</w:t>
      </w:r>
      <w:r w:rsidR="0056459E">
        <w:t xml:space="preserve"> (siehe </w:t>
      </w:r>
      <w:r w:rsidR="00B71DF7" w:rsidRPr="00C90F1E">
        <w:rPr>
          <w:rStyle w:val="IntensiverVerweis"/>
        </w:rPr>
        <w:fldChar w:fldCharType="begin"/>
      </w:r>
      <w:r w:rsidR="00244A46" w:rsidRPr="00C90F1E">
        <w:rPr>
          <w:rStyle w:val="IntensiverVerweis"/>
        </w:rPr>
        <w:instrText xml:space="preserve"> REF _Ref280794651 \h </w:instrText>
      </w:r>
      <w:r w:rsidR="00B71DF7" w:rsidRPr="00C90F1E">
        <w:rPr>
          <w:rStyle w:val="IntensiverVerweis"/>
        </w:rPr>
      </w:r>
      <w:r w:rsidR="00B71DF7" w:rsidRPr="00C90F1E">
        <w:rPr>
          <w:rStyle w:val="IntensiverVerweis"/>
        </w:rPr>
        <w:fldChar w:fldCharType="separate"/>
      </w:r>
      <w:r w:rsidR="00350FF9">
        <w:t xml:space="preserve">Tabelle </w:t>
      </w:r>
      <w:r w:rsidR="00350FF9">
        <w:rPr>
          <w:noProof/>
        </w:rPr>
        <w:t>2</w:t>
      </w:r>
      <w:r w:rsidR="00350FF9">
        <w:t>.</w:t>
      </w:r>
      <w:r w:rsidR="00350FF9">
        <w:rPr>
          <w:noProof/>
        </w:rPr>
        <w:t>1</w:t>
      </w:r>
      <w:r w:rsidR="00B71DF7" w:rsidRPr="00C90F1E">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w:t>
      </w:r>
      <w:r w:rsidR="00B31CD3" w:rsidRPr="004C682A">
        <w:rPr>
          <w:i/>
        </w:rPr>
        <w:t>Edge Detection)</w:t>
      </w:r>
      <w:r w:rsidR="00B31CD3">
        <w:t xml:space="preserve">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w:t>
      </w:r>
      <w:r w:rsidR="00B31CD3" w:rsidRPr="004C682A">
        <w:rPr>
          <w:i/>
        </w:rPr>
        <w:t>Corner Detection</w:t>
      </w:r>
      <w:r w:rsidR="00B31CD3">
        <w:t xml:space="preserve">)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Blob Erkennung</w:t>
      </w:r>
      <w:r w:rsidR="00B31CD3">
        <w:t xml:space="preserve"> (engl. </w:t>
      </w:r>
      <w:r w:rsidR="00B31CD3" w:rsidRPr="004C682A">
        <w:rPr>
          <w:i/>
        </w:rPr>
        <w:t>Blob Detection</w:t>
      </w:r>
      <w:r w:rsidR="00B31CD3">
        <w:t xml:space="preserve">)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einmalige </w:t>
      </w:r>
      <w:r w:rsidR="00D86AC0">
        <w:t>Bildm</w:t>
      </w:r>
      <w:r w:rsidR="00B31CD3">
        <w:t>erkmale zu erkennen.</w:t>
      </w:r>
    </w:p>
    <w:p w14:paraId="73F84A9F" w14:textId="4518D2B3" w:rsidR="00C06DA7" w:rsidRDefault="00C06DA7" w:rsidP="00C63EB3">
      <w:pPr>
        <w:pStyle w:val="BasicText"/>
        <w:rPr>
          <w:b/>
          <w:kern w:val="28"/>
        </w:rPr>
      </w:pPr>
      <w:commentRangeStart w:id="26"/>
      <w:r>
        <w:t>Insgesamt ist der Bereich der Objekt- und Bilderkennung der Bereich in dem si</w:t>
      </w:r>
      <w:r w:rsidR="00ED6B18">
        <w:t>ch am wenigsten Anwendungen finden lassen. Er bietet sich daher für eine Umsetzung in dieser Arbeit an.</w:t>
      </w:r>
      <w:commentRangeEnd w:id="26"/>
      <w:r w:rsidR="00ED6B18">
        <w:rPr>
          <w:rStyle w:val="Kommentarzeichen"/>
        </w:rPr>
        <w:commentReference w:id="26"/>
      </w:r>
    </w:p>
    <w:p w14:paraId="39A45060" w14:textId="77777777" w:rsidR="00C63EB3" w:rsidRPr="003C7E2E" w:rsidRDefault="00C63EB3" w:rsidP="00C63EB3">
      <w:pPr>
        <w:pStyle w:val="berschrift1"/>
      </w:pPr>
      <w:bookmarkStart w:id="27" w:name="_Toc282440098"/>
      <w:r w:rsidRPr="003C7E2E">
        <w:lastRenderedPageBreak/>
        <w:t>Google Glass</w:t>
      </w:r>
      <w:bookmarkEnd w:id="27"/>
    </w:p>
    <w:p w14:paraId="6FAC3C14" w14:textId="77777777" w:rsidR="00C63EB3" w:rsidRDefault="00C63EB3" w:rsidP="00C63EB3">
      <w:pPr>
        <w:pStyle w:val="berschrift2"/>
      </w:pPr>
      <w:bookmarkStart w:id="28" w:name="_Toc282440099"/>
      <w:r w:rsidRPr="003C7E2E">
        <w:t>Die Google Glass als Vertreter der Augmented Reality</w:t>
      </w:r>
      <w:bookmarkEnd w:id="28"/>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u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g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ä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r>
        <w:t>Notebooks</w:t>
      </w:r>
    </w:p>
    <w:p w14:paraId="79C1CD2E" w14:textId="77777777" w:rsidR="00C63EB3" w:rsidRDefault="00C63EB3" w:rsidP="00C63EB3">
      <w:pPr>
        <w:pStyle w:val="Anfhrungszeichen"/>
        <w:numPr>
          <w:ilvl w:val="0"/>
          <w:numId w:val="17"/>
        </w:numPr>
      </w:pPr>
      <w:r>
        <w:t>Personal Digital Assistants (PDAs)</w:t>
      </w:r>
    </w:p>
    <w:p w14:paraId="1AE95932" w14:textId="77777777" w:rsidR="00C63EB3" w:rsidRDefault="00C63EB3" w:rsidP="00C63EB3">
      <w:pPr>
        <w:pStyle w:val="Anfhrungszeichen"/>
        <w:numPr>
          <w:ilvl w:val="0"/>
          <w:numId w:val="17"/>
        </w:numPr>
      </w:pPr>
      <w:r>
        <w:t>Tablet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p w14:paraId="7E4E207D" w14:textId="737DFE9B" w:rsidR="00C63EB3" w:rsidRDefault="00C63EB3" w:rsidP="00C63EB3">
      <w:pPr>
        <w:pStyle w:val="BasicText"/>
      </w:pPr>
      <w:r>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t xml:space="preserve"> erwähnt und im Juni während der Unternehmensmesse Google I/O 2012 im Rahmen des Project Glass offiziell vorgestellt </w:t>
      </w:r>
      <w:r w:rsidR="00B71DF7">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Pr="00DF5A74">
        <w:rPr>
          <w:noProof/>
        </w:rPr>
        <w:t>(Google 2012)</w:t>
      </w:r>
      <w:r w:rsidR="00B71DF7">
        <w:fldChar w:fldCharType="end"/>
      </w:r>
      <w:r>
        <w:t xml:space="preserve">.  In den Verkauf ging das Gerät im Frühjahr 2013, gleichzeitig mit dem Glass Development Kit für Entwickler und anerkannte Tester </w:t>
      </w:r>
      <w:r w:rsidR="00B71DF7">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Pr="00552704">
        <w:rPr>
          <w:noProof/>
        </w:rPr>
        <w:t>(Stevens 2013)</w:t>
      </w:r>
      <w:r w:rsidR="00B71DF7">
        <w:fldChar w:fldCharType="end"/>
      </w:r>
      <w:r>
        <w:t xml:space="preserve">. Bis heute befindet sich Project Glass in der Open </w:t>
      </w:r>
      <w:r>
        <w:lastRenderedPageBreak/>
        <w:t>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t>.</w:t>
      </w:r>
    </w:p>
    <w:p w14:paraId="16414789" w14:textId="77777777" w:rsidR="00C63EB3" w:rsidRDefault="00C63EB3" w:rsidP="00C63EB3">
      <w:pPr>
        <w:pStyle w:val="berschrift2"/>
      </w:pPr>
      <w:bookmarkStart w:id="29" w:name="_Toc282440100"/>
      <w:r w:rsidRPr="003C7E2E">
        <w:t>Spezifikationen und Besonderheiten der Google Glass</w:t>
      </w:r>
      <w:bookmarkEnd w:id="29"/>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30" w:name="_Ref282439165"/>
      <w:bookmarkStart w:id="31" w:name="_Toc282440101"/>
      <w:r w:rsidRPr="003C7E2E">
        <w:t>Hardwarespezifikationen</w:t>
      </w:r>
      <w:bookmarkEnd w:id="30"/>
      <w:bookmarkEnd w:id="31"/>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4971E30" w14:textId="33B5EA0E" w:rsidR="00C63EB3" w:rsidRPr="00CF2A59" w:rsidRDefault="00C63EB3" w:rsidP="00C63EB3">
      <w:pPr>
        <w:pStyle w:val="Beschriftung"/>
      </w:pPr>
      <w:bookmarkStart w:id="32" w:name="_Toc282440068"/>
      <w:r w:rsidRPr="00C33FAB">
        <w:t xml:space="preserve">Abb. </w:t>
      </w:r>
      <w:r w:rsidR="00B71DF7">
        <w:fldChar w:fldCharType="begin"/>
      </w:r>
      <w:r w:rsidR="00B44C3B">
        <w:instrText xml:space="preserve"> STYLEREF 1 \s </w:instrText>
      </w:r>
      <w:r w:rsidR="00B71DF7">
        <w:fldChar w:fldCharType="separate"/>
      </w:r>
      <w:r w:rsidR="00350FF9">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1</w:t>
      </w:r>
      <w:r w:rsidR="00B71DF7">
        <w:rPr>
          <w:noProof/>
        </w:rPr>
        <w:fldChar w:fldCharType="end"/>
      </w:r>
      <w:r w:rsidRPr="00FC02FE">
        <w:rPr>
          <w:b w:val="0"/>
        </w:rPr>
        <w:tab/>
      </w:r>
      <w:r>
        <w:rPr>
          <w:b w:val="0"/>
        </w:rPr>
        <w:t xml:space="preserve">Beschriftete Google Glass (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bookmarkEnd w:id="32"/>
      <w:r w:rsidR="00B71DF7">
        <w:rPr>
          <w:b w:val="0"/>
        </w:rPr>
        <w:fldChar w:fldCharType="end"/>
      </w:r>
    </w:p>
    <w:p w14:paraId="546DDDCB" w14:textId="148837A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Sprachbefehle oder ein Touchpad bedienbare AR</w:t>
      </w:r>
      <w:r w:rsidR="00EC0734">
        <w:t>-</w:t>
      </w:r>
      <w:r>
        <w:t>Brille. Sie ist mit WLAN</w:t>
      </w:r>
      <w:r w:rsidR="00EE104B">
        <w:t>-</w:t>
      </w:r>
      <w:r>
        <w:t xml:space="preserve"> und </w:t>
      </w:r>
      <w:r w:rsidR="00EE104B">
        <w:t xml:space="preserve">Bluetoothmodulen </w:t>
      </w:r>
      <w:r>
        <w:t xml:space="preserve">ausg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1CAA8A3A"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 xml:space="preserve">s handelt sich hier also um ein </w:t>
      </w:r>
      <w:r w:rsidRPr="004C682A">
        <w:rPr>
          <w:i/>
        </w:rPr>
        <w:t>H</w:t>
      </w:r>
      <w:r w:rsidR="008C3E42" w:rsidRPr="004C682A">
        <w:rPr>
          <w:i/>
        </w:rPr>
        <w:t>ead-u</w:t>
      </w:r>
      <w:r w:rsidRPr="004C682A">
        <w:rPr>
          <w:i/>
        </w:rPr>
        <w:t xml:space="preserve">p-Display (HUD)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w:t>
      </w:r>
      <w:r>
        <w:lastRenderedPageBreak/>
        <w:t xml:space="preserve">Dabei </w:t>
      </w:r>
      <w:r w:rsidR="006351B6">
        <w:t>hat</w:t>
      </w:r>
      <w:r w:rsidR="00D86AC0">
        <w:t xml:space="preserve"> </w:t>
      </w:r>
      <w:r>
        <w:t xml:space="preserve">es durch das Prisma Display den Eindruck, als würde die Benutzeroberflä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77777777" w:rsidR="00C63EB3" w:rsidRDefault="00C63EB3" w:rsidP="00C63EB3">
      <w:pPr>
        <w:pStyle w:val="BasicText"/>
      </w:pPr>
      <w:r>
        <w:t>Im hinteren Teil des Gerät</w:t>
      </w:r>
      <w:r w:rsidR="00780DFE">
        <w:t>e</w:t>
      </w:r>
      <w:r>
        <w:t xml:space="preserve">s befinden sich ein einzelliger Lithium Polymer Akku mit 2.1 Wattstunden (Wh) und einem Bone Conduction Speaker. An der rechten Seite ist ein Touchpad zu finden, welches die Eingabe ähnlich einem </w:t>
      </w:r>
      <w:r w:rsidR="00F77AB1">
        <w:t xml:space="preserve">Notebook-Touchpad ermöglicht. In </w:t>
      </w:r>
      <w:r>
        <w:t xml:space="preserve">Verlängerung des Touchmoduls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16D0A604"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r w:rsidR="004A56F5">
        <w:t>geeignet ist</w:t>
      </w:r>
      <w:r>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33" w:name="_Toc282440102"/>
      <w:r w:rsidRPr="003C7E2E">
        <w:t>Softwarespezifikationen</w:t>
      </w:r>
      <w:bookmarkEnd w:id="33"/>
    </w:p>
    <w:p w14:paraId="41BA8410" w14:textId="6D8EF674" w:rsidR="00C63EB3" w:rsidRDefault="00C63EB3" w:rsidP="00C63EB3">
      <w:pPr>
        <w:pStyle w:val="BasicText"/>
      </w:pPr>
      <w:r>
        <w:t>Die Glass benutzt Googles hauseigenes Betrieb</w:t>
      </w:r>
      <w:r w:rsidR="004C682A">
        <w:t xml:space="preserve">ssystem für den mobilen Markt, </w:t>
      </w:r>
      <w:r w:rsidR="004C682A" w:rsidRPr="004C682A">
        <w:rPr>
          <w:i/>
        </w:rPr>
        <w:t>Android</w:t>
      </w:r>
      <w:r>
        <w:t>.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2B692006" w14:textId="3FCDBBDD" w:rsidR="00C63EB3" w:rsidRDefault="00C63EB3" w:rsidP="00C63EB3">
      <w:pPr>
        <w:pStyle w:val="BasicText"/>
      </w:pPr>
      <w:r>
        <w:t xml:space="preserve">Android basiert in hohem Maß auf der Programmiersprache Java. Diese wird allerdings </w:t>
      </w:r>
      <w:r w:rsidR="00780DFE">
        <w:softHyphen/>
      </w:r>
      <w:r w:rsidR="008C3E42">
        <w:t xml:space="preserve"> </w:t>
      </w:r>
      <w:r>
        <w:t xml:space="preserve">anders als auf dem Desktop </w:t>
      </w:r>
      <w:r w:rsidR="00780DFE">
        <w:softHyphen/>
      </w:r>
      <w:r w:rsidR="008C3E42">
        <w:t xml:space="preserve"> </w:t>
      </w:r>
      <w:r>
        <w:t xml:space="preserve">nicht von einer </w:t>
      </w:r>
      <w:r w:rsidRPr="004C682A">
        <w:rPr>
          <w:i/>
        </w:rPr>
        <w:t>Virtual Machine (VM)</w:t>
      </w:r>
      <w:r>
        <w:t xml:space="preserve">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5582E349" w:rsidR="00C63EB3" w:rsidRDefault="00C63EB3" w:rsidP="00C63EB3">
      <w:pPr>
        <w:pStyle w:val="BasicText"/>
      </w:pPr>
      <w:r>
        <w:t xml:space="preserve">Zum Ansprechen der speziellen Komponenten der AR-Brille hat Google zudem eine Erweiterung des Android </w:t>
      </w:r>
      <w:r w:rsidRPr="004C682A">
        <w:rPr>
          <w:i/>
        </w:rPr>
        <w:t>Software Development Kit (SDK),</w:t>
      </w:r>
      <w:r>
        <w:t xml:space="preserve"> das Glass Development Kit </w:t>
      </w:r>
      <w:r>
        <w:lastRenderedPageBreak/>
        <w:t xml:space="preserve">(GDK), veröffentlicht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xml:space="preserve">. Zum Zeitpunkt dieser Arbeit lag GDK in der Version X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AC47E76"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34" w:name="_Toc282440103"/>
      <w:r w:rsidRPr="003C7E2E">
        <w:lastRenderedPageBreak/>
        <w:t xml:space="preserve">Einblendung von kontextsensitiven Inhalten auf der </w:t>
      </w:r>
      <w:r>
        <w:t xml:space="preserve">Google </w:t>
      </w:r>
      <w:r w:rsidRPr="003C7E2E">
        <w:t>Glass</w:t>
      </w:r>
      <w:bookmarkEnd w:id="34"/>
    </w:p>
    <w:p w14:paraId="014D2E5B"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8F80B30" w14:textId="77777777" w:rsidR="00C63EB3" w:rsidRDefault="00C63EB3" w:rsidP="00C63EB3">
      <w:pPr>
        <w:pStyle w:val="berschrift2"/>
      </w:pPr>
      <w:bookmarkStart w:id="35" w:name="_Toc282440104"/>
      <w:r w:rsidRPr="003C7E2E">
        <w:t>Idee und Funktionsweise der kontextsensitiven Applikation</w:t>
      </w:r>
      <w:bookmarkEnd w:id="35"/>
    </w:p>
    <w:p w14:paraId="2ED1F7C6" w14:textId="4F4C9B64" w:rsidR="00C63EB3" w:rsidRDefault="00C63EB3" w:rsidP="00C63EB3">
      <w:pPr>
        <w:pStyle w:val="BasicText"/>
      </w:pPr>
      <w:r>
        <w:rPr>
          <w:noProof/>
        </w:rPr>
        <w:drawing>
          <wp:inline distT="0" distB="0" distL="0" distR="0" wp14:anchorId="1369D4E4" wp14:editId="114997AE">
            <wp:extent cx="5389880"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293829"/>
                    </a:xfrm>
                    <a:prstGeom prst="rect">
                      <a:avLst/>
                    </a:prstGeom>
                    <a:noFill/>
                    <a:ln>
                      <a:noFill/>
                    </a:ln>
                  </pic:spPr>
                </pic:pic>
              </a:graphicData>
            </a:graphic>
          </wp:inline>
        </w:drawing>
      </w:r>
    </w:p>
    <w:p w14:paraId="481B22E9" w14:textId="143277A9" w:rsidR="00C63EB3" w:rsidRDefault="00C63EB3" w:rsidP="00C63EB3">
      <w:pPr>
        <w:pStyle w:val="Beschriftung"/>
      </w:pPr>
      <w:bookmarkStart w:id="36" w:name="_Toc282440069"/>
      <w:r w:rsidRPr="00C33FAB">
        <w:t xml:space="preserve">Abb. </w:t>
      </w:r>
      <w:r w:rsidR="00B71DF7">
        <w:fldChar w:fldCharType="begin"/>
      </w:r>
      <w:r w:rsidR="00B44C3B">
        <w:instrText xml:space="preserve"> STYLEREF 1 \s </w:instrText>
      </w:r>
      <w:r w:rsidR="00B71DF7">
        <w:fldChar w:fldCharType="separate"/>
      </w:r>
      <w:r w:rsidR="00350FF9">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1</w:t>
      </w:r>
      <w:r w:rsidR="00B71DF7">
        <w:rPr>
          <w:noProof/>
        </w:rPr>
        <w:fldChar w:fldCharType="end"/>
      </w:r>
      <w:r w:rsidRPr="00FC02FE">
        <w:rPr>
          <w:b w:val="0"/>
        </w:rPr>
        <w:tab/>
      </w:r>
      <w:r>
        <w:rPr>
          <w:b w:val="0"/>
        </w:rPr>
        <w:t xml:space="preserve">Darstellung der Funktionsweise der kontextsensitiven </w:t>
      </w:r>
      <w:r w:rsidRPr="004C630A">
        <w:rPr>
          <w:b w:val="0"/>
        </w:rPr>
        <w:t>Applikation</w:t>
      </w:r>
      <w:bookmarkEnd w:id="36"/>
    </w:p>
    <w:p w14:paraId="54171AC6" w14:textId="653FF1C8"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onen ergänzt, was sowohl der in </w:t>
      </w:r>
      <w:r w:rsidR="00780DFE" w:rsidRPr="00E303C1">
        <w:rPr>
          <w:rStyle w:val="IntensiverVerweis"/>
        </w:rPr>
        <w:t xml:space="preserve">Kap. </w:t>
      </w:r>
      <w:r w:rsidRPr="00E303C1">
        <w:rPr>
          <w:rStyle w:val="IntensiverVerweis"/>
        </w:rPr>
        <w:t>2.2.1</w:t>
      </w:r>
      <w:r>
        <w:t xml:space="preserve"> angesprochenen Definition eines Location-Based Services, als auch der in </w:t>
      </w:r>
      <w:r w:rsidR="00780DFE" w:rsidRPr="00E303C1">
        <w:rPr>
          <w:rStyle w:val="IntensiverVerweis"/>
        </w:rPr>
        <w:t xml:space="preserve">Kap. </w:t>
      </w:r>
      <w:r w:rsidRPr="00E303C1">
        <w:rPr>
          <w:rStyle w:val="IntensiverVerweis"/>
        </w:rPr>
        <w:t>2.1</w:t>
      </w:r>
      <w:r>
        <w:t xml:space="preserve"> genannten eines </w:t>
      </w:r>
      <w:r w:rsidR="00DB2ADC">
        <w:t>k</w:t>
      </w:r>
      <w:r>
        <w:t xml:space="preserve">ontextsensitiven Systems genügt. </w:t>
      </w:r>
    </w:p>
    <w:p w14:paraId="156B0316" w14:textId="612B6C9B" w:rsidR="00C63EB3" w:rsidRDefault="00C63EB3" w:rsidP="004F5D28">
      <w:pPr>
        <w:pStyle w:val="BasicText"/>
        <w:ind w:left="708" w:hanging="708"/>
      </w:pPr>
      <w:r>
        <w:t>Auch einige von freien Entwicklern veröffentlichte Anwendungen gehen den Weg der Kontextsensitivität und nutzen die Möglichkeiten der Google Gla</w:t>
      </w:r>
      <w:r w:rsidR="00F77AB1">
        <w:t>s</w:t>
      </w:r>
      <w:r>
        <w:t xml:space="preserve">s, um die über Sensoren ermittelten </w:t>
      </w:r>
      <w:r w:rsidR="00DB2ADC">
        <w:t xml:space="preserve">Umwelteinflüsse </w:t>
      </w:r>
      <w:r>
        <w:t>auszuwerten und so dem Nutzer kontextsensitive Informationen anzubieten. So sind Applikationen erhältlich</w:t>
      </w:r>
      <w:r w:rsidR="00DB2ADC">
        <w:t>,</w:t>
      </w:r>
      <w:r w:rsidR="00B765DC">
        <w:t xml:space="preserve"> </w:t>
      </w:r>
      <w:r w:rsidR="00DB2ADC">
        <w:t xml:space="preserve">die </w:t>
      </w:r>
      <w:r>
        <w:t xml:space="preserve">anhand der Position </w:t>
      </w:r>
      <w:r w:rsidR="00B765DC">
        <w:t xml:space="preserve">und Blickrichtung </w:t>
      </w:r>
      <w:r>
        <w:t>des Nutzers relevante Wikipedia</w:t>
      </w:r>
      <w:r w:rsidR="00780DFE">
        <w:t>-A</w:t>
      </w:r>
      <w:r>
        <w:t>rtikel anzeigen.</w:t>
      </w:r>
    </w:p>
    <w:p w14:paraId="45621EB6" w14:textId="77777777" w:rsidR="00C63EB3" w:rsidRDefault="00C63EB3" w:rsidP="00C63EB3">
      <w:pPr>
        <w:pStyle w:val="BasicText"/>
      </w:pPr>
      <w:r>
        <w:lastRenderedPageBreak/>
        <w:t xml:space="preserve">Die Idee </w:t>
      </w:r>
      <w:r w:rsidR="00975152">
        <w:t>der für diese</w:t>
      </w:r>
      <w:r>
        <w:t xml:space="preserve"> Arbeit</w:t>
      </w:r>
      <w:r w:rsidR="00975152">
        <w:t xml:space="preserve"> entwickelten Applikation</w:t>
      </w:r>
      <w:r>
        <w:t xml:space="preserve"> entstand direkt aus dem angeschlossenen Forschungsprojekt Glassroom. Durch Nutzung einer AR-Brille, in diesem Fall der Google Glass, soll es einem Mitar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77777777" w:rsidR="00C63EB3" w:rsidRDefault="00C63EB3" w:rsidP="00C63EB3">
      <w:pPr>
        <w:pStyle w:val="BasicText"/>
      </w:pPr>
      <w:r w:rsidRPr="00E8657C">
        <w:t>Die Brille schickt dazu das Foto an einen Server, auf dem die Übereinstimmung des Bildes mit allen bereits bekannten Bildern ermittelt wird. Bei Erfolg werden die Informationen zu dem am besten übereinstimmenden Bild an die Google Glass</w:t>
      </w:r>
      <w:r>
        <w:t xml:space="preserve"> zurückgesendet. Erreicht der Matchingprozess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38384911" w14:textId="6942E16A" w:rsidR="00C63EB3" w:rsidRDefault="00F5218D" w:rsidP="00C63EB3">
      <w:pPr>
        <w:pStyle w:val="BasicText"/>
      </w:pPr>
      <w:r>
        <w:t xml:space="preserve">Wie bereits in </w:t>
      </w:r>
      <w:r w:rsidRPr="00F5218D">
        <w:rPr>
          <w:rStyle w:val="IntensiverVerweis"/>
        </w:rPr>
        <w:fldChar w:fldCharType="begin"/>
      </w:r>
      <w:r w:rsidRPr="00F5218D">
        <w:rPr>
          <w:rStyle w:val="IntensiverVerweis"/>
        </w:rPr>
        <w:instrText xml:space="preserve"> REF _Ref282439165 \r \h </w:instrText>
      </w:r>
      <w:r w:rsidRPr="00F5218D">
        <w:rPr>
          <w:rStyle w:val="IntensiverVerweis"/>
        </w:rPr>
      </w:r>
      <w:r w:rsidRPr="00F5218D">
        <w:rPr>
          <w:rStyle w:val="IntensiverVerweis"/>
        </w:rPr>
        <w:fldChar w:fldCharType="separate"/>
      </w:r>
      <w:r w:rsidR="00350FF9">
        <w:rPr>
          <w:rStyle w:val="IntensiverVerweis"/>
        </w:rPr>
        <w:t>3.2.1</w:t>
      </w:r>
      <w:r w:rsidRPr="00F5218D">
        <w:rPr>
          <w:rStyle w:val="IntensiverVerweis"/>
        </w:rPr>
        <w:fldChar w:fldCharType="end"/>
      </w:r>
      <w:r>
        <w:t xml:space="preserve"> genannt handelt es sich bei der Google Glass um kein leistungsstarkes Gerät, um daher</w:t>
      </w:r>
      <w:r w:rsidR="00C63EB3">
        <w:t xml:space="preserve"> diese rechenintensiven und aufwendigen Prozesse von der </w:t>
      </w:r>
      <w:r>
        <w:t>AR-Brille</w:t>
      </w:r>
      <w:r w:rsidR="00C63EB3">
        <w:t xml:space="preserve"> zu nehmen, wurde jegliche Rechenarbeit auf einen Server in der </w:t>
      </w:r>
      <w:r w:rsidR="00C63EB3" w:rsidRPr="004C682A">
        <w:rPr>
          <w:i/>
        </w:rPr>
        <w:t>Cloud</w:t>
      </w:r>
      <w:r w:rsidR="00C63EB3">
        <w:t xml:space="preserve"> ausgelagert. Auf </w:t>
      </w:r>
      <w:r>
        <w:t>dem Gerät</w:t>
      </w:r>
      <w:r w:rsidR="00C63EB3">
        <w:t xml:space="preserve"> selber verbleiben nur die den User direkt betreffenden Prozesse wie UI-Darstellung, Fotografieren, Upload des Bildes und Anzeigen der Ergebnisse. </w:t>
      </w:r>
      <w:r w:rsidR="00975152">
        <w:t>Ein</w:t>
      </w:r>
      <w:r w:rsidR="00C63EB3">
        <w:t xml:space="preserve"> weitere</w:t>
      </w:r>
      <w:r w:rsidR="00975152">
        <w:t>r</w:t>
      </w:r>
      <w:r w:rsidR="00DB2ADC">
        <w:t xml:space="preserve"> </w:t>
      </w:r>
      <w:r w:rsidR="00975152">
        <w:t>Grund für die serverseitige Berechnung</w:t>
      </w:r>
      <w:r w:rsidR="00C63EB3">
        <w:t xml:space="preserve"> entstand durch die Auslager</w:t>
      </w:r>
      <w:r w:rsidR="00D94C37">
        <w:t xml:space="preserve">ung der benötigten Methoden zur </w:t>
      </w:r>
      <w:r w:rsidR="00C63EB3">
        <w:t>Keypoint</w:t>
      </w:r>
      <w:r w:rsidR="006F7448">
        <w:t>-E</w:t>
      </w:r>
      <w:r w:rsidR="00C63EB3">
        <w:t>rkennung und Deskriptorextraktion in der angewandten Computer Vision Bibliothek in ein Nonfree-Modul</w:t>
      </w:r>
      <w:r w:rsidR="00DD37D6">
        <w:t>.</w:t>
      </w:r>
      <w:r w:rsidR="00C63EB3">
        <w:t xml:space="preserve"> Diese</w:t>
      </w:r>
      <w:r w:rsidR="00975152">
        <w:t>s</w:t>
      </w:r>
      <w:r w:rsidR="00C63EB3">
        <w:t xml:space="preserve"> ist bis heute nur über Umwege in der Android-Version v</w:t>
      </w:r>
      <w:commentRangeStart w:id="37"/>
      <w:r w:rsidR="00C63EB3">
        <w:t>erfügbar</w:t>
      </w:r>
      <w:r w:rsidR="00DD37D6">
        <w:t xml:space="preserve"> </w:t>
      </w:r>
      <w:r w:rsidR="00DD37D6">
        <w:fldChar w:fldCharType="begin" w:fldLock="1"/>
      </w:r>
      <w:r w:rsidR="00DD37D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DD37D6">
        <w:fldChar w:fldCharType="separate"/>
      </w:r>
      <w:r w:rsidR="00DD37D6" w:rsidRPr="00ED2EFC">
        <w:rPr>
          <w:noProof/>
        </w:rPr>
        <w:t>(opencv dev team 2014)</w:t>
      </w:r>
      <w:r w:rsidR="00DD37D6">
        <w:fldChar w:fldCharType="end"/>
      </w:r>
      <w:r w:rsidR="00C63EB3">
        <w:t xml:space="preserve">. </w:t>
      </w:r>
      <w:commentRangeEnd w:id="37"/>
      <w:r w:rsidR="00C63EB3">
        <w:rPr>
          <w:rStyle w:val="Kommentarzeichen"/>
        </w:rPr>
        <w:commentReference w:id="37"/>
      </w:r>
    </w:p>
    <w:p w14:paraId="6257E23F" w14:textId="4346AD74" w:rsidR="00C63EB3" w:rsidRDefault="00C63EB3" w:rsidP="00C63EB3">
      <w:pPr>
        <w:pStyle w:val="BasicText"/>
      </w:pPr>
      <w:r>
        <w:t xml:space="preserve">Der implementierte Matchingprozess erfolgt dabei in </w:t>
      </w:r>
      <w:r w:rsidR="006F7448">
        <w:t>vier</w:t>
      </w:r>
      <w:r>
        <w:t xml:space="preserve"> Schritten:</w:t>
      </w:r>
    </w:p>
    <w:p w14:paraId="608F7941" w14:textId="77777777" w:rsidR="00C63EB3" w:rsidRDefault="00C63EB3" w:rsidP="00C63EB3">
      <w:pPr>
        <w:pStyle w:val="BasicText"/>
        <w:numPr>
          <w:ilvl w:val="0"/>
          <w:numId w:val="15"/>
        </w:numPr>
      </w:pPr>
      <w:r>
        <w:t>Keypointerkennung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r>
        <w:t>Matching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2355C387" w14:textId="77777777" w:rsidR="00C63EB3"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xml:space="preserve">, welche durch Pflege der Daten auf </w:t>
      </w:r>
      <w:r w:rsidR="00936355">
        <w:lastRenderedPageBreak/>
        <w:t>Clientseite entstehen würde</w:t>
      </w:r>
      <w:r>
        <w:t xml:space="preserve">. Es erleichtert aber auch den nachträglichen Austausch der AR-Brille oder sogar die Integration eines weiteren mobilen Gerätes, da der Server über eine einfache </w:t>
      </w:r>
      <w:r w:rsidRPr="00D94C37">
        <w:rPr>
          <w:i/>
        </w:rPr>
        <w:t>REST-API (Representational State Transfer - Application Programming Interface)</w:t>
      </w:r>
      <w:r>
        <w:t xml:space="preserve"> verfügt. </w:t>
      </w:r>
    </w:p>
    <w:p w14:paraId="2C3AD375" w14:textId="77777777" w:rsidR="00C63EB3" w:rsidRDefault="00C63EB3" w:rsidP="00C63EB3">
      <w:pPr>
        <w:pStyle w:val="BasicText"/>
      </w:pPr>
      <w:r>
        <w:t>Bei REST handelt es sich um ein Programmierparadigma, welches durch Standardisierung der Client-Server-Kommunikation einen vereinheitlich</w:t>
      </w:r>
      <w:r w:rsidR="00DB2ADC">
        <w:t>t</w:t>
      </w:r>
      <w:r>
        <w:t xml:space="preserve">en Zugang zu Webressour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 xml:space="preserve">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38" w:name="_Toc282440105"/>
      <w:r w:rsidRPr="003C7E2E">
        <w:t>Vorstellung von OpenCV und der verwendeten Algorithmen</w:t>
      </w:r>
      <w:bookmarkEnd w:id="38"/>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39" w:name="_Toc282440106"/>
      <w:r>
        <w:t>OpenCV und JavaCPP</w:t>
      </w:r>
      <w:bookmarkEnd w:id="39"/>
    </w:p>
    <w:p w14:paraId="188519BC" w14:textId="35A70059"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Matlab und einigen weiteren Programmiersprachen entwickelt </w:t>
      </w:r>
      <w:r w:rsidR="00B71DF7">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B71DF7">
        <w:fldChar w:fldCharType="separate"/>
      </w:r>
      <w:r w:rsidR="00E303C1" w:rsidRPr="00E303C1">
        <w:rPr>
          <w:noProof/>
        </w:rPr>
        <w:t>(Bradski und Kaehler 2008, S. 1)</w:t>
      </w:r>
      <w:r w:rsidR="00B71DF7">
        <w:fldChar w:fldCharType="end"/>
      </w:r>
      <w:r>
        <w:t xml:space="preserve">. Auch für Android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4538FEF6" w14:textId="077C97F6" w:rsidR="00C63EB3" w:rsidRDefault="00C63EB3" w:rsidP="00C63EB3">
      <w:pPr>
        <w:pStyle w:val="BasicText"/>
      </w:pPr>
      <w:r>
        <w:t>Um solche Probleme zu umgehen wurde für die Implementierung des hier vorgestellten Prototypen auf JavaCPP</w:t>
      </w:r>
      <w:r w:rsidR="00936355">
        <w:t xml:space="preserve"> </w:t>
      </w:r>
      <w:r>
        <w:t xml:space="preserve">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w:t>
      </w:r>
      <w:r>
        <w:lastRenderedPageBreak/>
        <w:t>zu OpenCV geschaffen werden. Zur Implementierung dieser Arbeit wurde OpenCV in der Version 2.4.9 und JavaCPP in der Version 0.9 genutzt.</w:t>
      </w:r>
    </w:p>
    <w:p w14:paraId="369A1004" w14:textId="77777777" w:rsidR="00C63EB3" w:rsidRDefault="00C63EB3" w:rsidP="00C63EB3">
      <w:pPr>
        <w:pStyle w:val="berschrift3"/>
      </w:pPr>
      <w:bookmarkStart w:id="40" w:name="_Ref280799146"/>
      <w:bookmarkStart w:id="41" w:name="_Toc282440107"/>
      <w:r w:rsidRPr="003C7E2E">
        <w:t>SURF</w:t>
      </w:r>
      <w:r>
        <w:t xml:space="preserve"> und Fast Approximate Nearest Neighbor Matching</w:t>
      </w:r>
      <w:bookmarkEnd w:id="40"/>
      <w:bookmarkEnd w:id="41"/>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r w:rsidRPr="00D94C37">
        <w:rPr>
          <w:i/>
        </w:rPr>
        <w:t>Speeded-Up Robust Features (SURF)</w:t>
      </w:r>
      <w:r>
        <w:t xml:space="preserve"> und </w:t>
      </w:r>
      <w:r w:rsidRPr="00D94C37">
        <w:rPr>
          <w:i/>
        </w:rPr>
        <w:t>Fast Approximate Nearest Neighbor Matching</w:t>
      </w:r>
      <w:r>
        <w:t xml:space="preserve">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42" w:name="_Toc282440070"/>
      <w:r w:rsidRPr="00C33FAB">
        <w:t xml:space="preserve">Abb. </w:t>
      </w:r>
      <w:r w:rsidR="00B71DF7">
        <w:fldChar w:fldCharType="begin"/>
      </w:r>
      <w:r w:rsidR="00B44C3B">
        <w:instrText xml:space="preserve"> STYLEREF 1 \s </w:instrText>
      </w:r>
      <w:r w:rsidR="00B71DF7">
        <w:fldChar w:fldCharType="separate"/>
      </w:r>
      <w:r w:rsidR="00350FF9">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2</w:t>
      </w:r>
      <w:r w:rsidR="00B71DF7">
        <w:rPr>
          <w:noProof/>
        </w:rPr>
        <w:fldChar w:fldCharType="end"/>
      </w:r>
      <w:r w:rsidRPr="00FC02FE">
        <w:rPr>
          <w:b w:val="0"/>
        </w:rPr>
        <w:tab/>
      </w:r>
      <w:r>
        <w:rPr>
          <w:b w:val="0"/>
        </w:rPr>
        <w:t>SURF-Keypointerkennung auf einem Logo</w:t>
      </w:r>
      <w:bookmarkEnd w:id="42"/>
    </w:p>
    <w:p w14:paraId="61BF83A9" w14:textId="180F1908" w:rsidR="00EC0734" w:rsidRDefault="00EC0734" w:rsidP="00C63EB3">
      <w:pPr>
        <w:pStyle w:val="BasicText"/>
      </w:pPr>
      <w:r>
        <w:t>Bei SURF handelt es sich um einen Keypointerkennungs- und Beschreibungsalgorithmus</w:t>
      </w:r>
      <w:r w:rsidR="00936355">
        <w:t>. Er</w:t>
      </w:r>
      <w:r w:rsidR="00E03008">
        <w:t xml:space="preserve"> wird als ein als Algorithmus zur Blob Erkennung </w:t>
      </w:r>
      <w:r w:rsidR="00411497">
        <w:t xml:space="preserve">(siehe </w:t>
      </w:r>
      <w:r w:rsidR="00411497" w:rsidRPr="00411497">
        <w:rPr>
          <w:rStyle w:val="IntensiverVerweis"/>
        </w:rPr>
        <w:fldChar w:fldCharType="begin"/>
      </w:r>
      <w:r w:rsidR="00411497" w:rsidRPr="00411497">
        <w:rPr>
          <w:rStyle w:val="IntensiverVerweis"/>
        </w:rPr>
        <w:instrText xml:space="preserve"> REF _Ref282426549 \r \h </w:instrText>
      </w:r>
      <w:r w:rsidR="00411497" w:rsidRPr="00411497">
        <w:rPr>
          <w:rStyle w:val="IntensiverVerweis"/>
        </w:rPr>
      </w:r>
      <w:r w:rsidR="00411497" w:rsidRPr="00411497">
        <w:rPr>
          <w:rStyle w:val="IntensiverVerweis"/>
        </w:rPr>
        <w:fldChar w:fldCharType="separate"/>
      </w:r>
      <w:r w:rsidR="00350FF9">
        <w:rPr>
          <w:rStyle w:val="IntensiverVerweis"/>
        </w:rPr>
        <w:t>2.2.3</w:t>
      </w:r>
      <w:r w:rsidR="00411497" w:rsidRPr="00411497">
        <w:rPr>
          <w:rStyle w:val="IntensiverVerweis"/>
        </w:rPr>
        <w:fldChar w:fldCharType="end"/>
      </w:r>
      <w:r w:rsidR="00411497">
        <w:t xml:space="preserve">) </w:t>
      </w:r>
      <w:r w:rsidR="00E03008">
        <w:t xml:space="preserve">gezählt </w:t>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fehlerunanfälligster und effizientester Algorithmus zur Keypointerkennung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xml:space="preserve">. Zwar gibt es mit Binary Robust Invariant Scalable Keypoints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Keypoints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doch bei einigen eig</w:t>
      </w:r>
      <w:r w:rsidR="006351B6">
        <w:t>enen Testläufen stellte sich</w:t>
      </w:r>
      <w:r>
        <w:t xml:space="preserve"> SURF als Keypointerkenner und </w:t>
      </w:r>
      <w:r w:rsidR="006F7448">
        <w:t>-</w:t>
      </w:r>
      <w:r w:rsidR="006351B6">
        <w:t>beschreiber am</w:t>
      </w:r>
      <w:r w:rsidR="005326F5">
        <w:t xml:space="preserve"> zuverlässigste</w:t>
      </w:r>
      <w:r w:rsidR="006351B6">
        <w:t>n</w:t>
      </w:r>
      <w:r>
        <w:t xml:space="preserve"> heraus.</w:t>
      </w:r>
    </w:p>
    <w:p w14:paraId="0B2AC476" w14:textId="2E88F37F" w:rsidR="00C63EB3"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Scal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Bei beiden ist hervorzuheben, dass sie zum korrekten Arbeiten Bilder in Graustufen </w:t>
      </w:r>
      <w:r>
        <w:lastRenderedPageBreak/>
        <w:t xml:space="preserve">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xml:space="preserve">. Anders als SIFT, welches eine Bildpyramide baut, um diese dann mit Gaussfilter mit ansteigendem Sigmawert zu bearbeiten und so aus der Differenz der einzelnen Ebenen relevante Bildpunkte zu erkennen, nutzt SURF einen Stack, in dem verschiedene Skalierungen des Bildes vorliegen. Diese werden mit Mittelwertfiltern bearbeitet. </w:t>
      </w:r>
      <w:r w:rsidR="00936355">
        <w:t>Durch die</w:t>
      </w:r>
      <w:r>
        <w:t xml:space="preserve"> Verwendung von Integralbildern kann eine Berech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43" w:name="_Toc282440071"/>
      <w:r w:rsidRPr="00C33FAB">
        <w:t xml:space="preserve">Abb. </w:t>
      </w:r>
      <w:r w:rsidR="00B71DF7">
        <w:fldChar w:fldCharType="begin"/>
      </w:r>
      <w:r w:rsidR="00B44C3B">
        <w:instrText xml:space="preserve"> STYLEREF 1 \s </w:instrText>
      </w:r>
      <w:r w:rsidR="00B71DF7">
        <w:fldChar w:fldCharType="separate"/>
      </w:r>
      <w:r w:rsidR="00350FF9">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3</w:t>
      </w:r>
      <w:r w:rsidR="00B71DF7">
        <w:rPr>
          <w:noProof/>
        </w:rPr>
        <w:fldChar w:fldCharType="end"/>
      </w:r>
      <w:r w:rsidRPr="00FC02FE">
        <w:rPr>
          <w:b w:val="0"/>
        </w:rPr>
        <w:tab/>
      </w:r>
      <w:r>
        <w:rPr>
          <w:b w:val="0"/>
        </w:rPr>
        <w:t>SURF-Keypointerkennung auf einem Foto</w:t>
      </w:r>
      <w:bookmarkEnd w:id="43"/>
    </w:p>
    <w:p w14:paraId="0EAAE163" w14:textId="1B2E695F" w:rsidR="000719AF" w:rsidRDefault="00C63EB3" w:rsidP="00C63EB3">
      <w:pPr>
        <w:pStyle w:val="BasicText"/>
      </w:pPr>
      <w:r>
        <w:t>Nach Erkennung und Berechnung der einzelnen Bildpunkte</w:t>
      </w:r>
      <w:r w:rsidR="006F7448">
        <w:t xml:space="preserve"> –</w:t>
      </w:r>
      <w:r w:rsidR="006B132F">
        <w:t xml:space="preserve"> wie in </w:t>
      </w:r>
      <w:r w:rsidR="006B132F" w:rsidRPr="006B132F">
        <w:rPr>
          <w:rStyle w:val="IntensiverVerweis"/>
        </w:rPr>
        <w:t>Abb 4.</w:t>
      </w:r>
      <w:r w:rsidR="00936355">
        <w:rPr>
          <w:rStyle w:val="IntensiverVerweis"/>
        </w:rPr>
        <w:t>2</w:t>
      </w:r>
      <w:r w:rsidR="006B132F">
        <w:t xml:space="preserve"> und </w:t>
      </w:r>
      <w:r w:rsidR="006B132F" w:rsidRPr="006B132F">
        <w:rPr>
          <w:rStyle w:val="IntensiverVerweis"/>
        </w:rPr>
        <w:t>4.</w:t>
      </w:r>
      <w:r w:rsidR="00936355">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xml:space="preserve">. Dieser Schritt wird im Folgenden als Beschreibung des Bildes genutzt und anhand dieser kann eine Wi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77777777" w:rsidR="006B132F" w:rsidRDefault="006B132F" w:rsidP="006B132F">
      <w:pPr>
        <w:pStyle w:val="Beschriftung"/>
        <w:rPr>
          <w:b w:val="0"/>
        </w:rPr>
      </w:pPr>
      <w:bookmarkStart w:id="44" w:name="_Toc282440072"/>
      <w:r w:rsidRPr="00C33FAB">
        <w:t xml:space="preserve">Abb. </w:t>
      </w:r>
      <w:r w:rsidR="00B71DF7">
        <w:fldChar w:fldCharType="begin"/>
      </w:r>
      <w:r>
        <w:instrText xml:space="preserve"> STYLEREF 1 \s </w:instrText>
      </w:r>
      <w:r w:rsidR="00B71DF7">
        <w:fldChar w:fldCharType="separate"/>
      </w:r>
      <w:r w:rsidR="00350FF9">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350FF9">
        <w:rPr>
          <w:noProof/>
        </w:rPr>
        <w:t>4</w:t>
      </w:r>
      <w:r w:rsidR="00B71DF7">
        <w:rPr>
          <w:noProof/>
        </w:rPr>
        <w:fldChar w:fldCharType="end"/>
      </w:r>
      <w:r w:rsidRPr="00FC02FE">
        <w:rPr>
          <w:b w:val="0"/>
        </w:rPr>
        <w:tab/>
      </w:r>
      <w:r>
        <w:rPr>
          <w:b w:val="0"/>
        </w:rPr>
        <w:t>Neares Neighbor Matching der beiden Bilder</w:t>
      </w:r>
      <w:bookmarkEnd w:id="44"/>
    </w:p>
    <w:p w14:paraId="6783BDC9" w14:textId="55BF3994"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utige</w:t>
      </w:r>
      <w:r w:rsidR="00F87771">
        <w:t>,</w:t>
      </w:r>
      <w:r>
        <w:t xml:space="preserve"> „schlechte“ Ergebnisse dabei entstehen </w:t>
      </w:r>
      <w:r w:rsidR="00B71DF7">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45" w:name="_Toc282440073"/>
      <w:r w:rsidRPr="00C33FAB">
        <w:t xml:space="preserve">Abb. </w:t>
      </w:r>
      <w:r w:rsidR="00B71DF7">
        <w:fldChar w:fldCharType="begin"/>
      </w:r>
      <w:r>
        <w:instrText xml:space="preserve"> STYLEREF 1 \s </w:instrText>
      </w:r>
      <w:r w:rsidR="00B71DF7">
        <w:fldChar w:fldCharType="separate"/>
      </w:r>
      <w:r w:rsidR="00350FF9">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350FF9">
        <w:rPr>
          <w:noProof/>
        </w:rPr>
        <w:t>5</w:t>
      </w:r>
      <w:r w:rsidR="00B71DF7">
        <w:rPr>
          <w:noProof/>
        </w:rPr>
        <w:fldChar w:fldCharType="end"/>
      </w:r>
      <w:r w:rsidRPr="00FC02FE">
        <w:rPr>
          <w:b w:val="0"/>
        </w:rPr>
        <w:tab/>
      </w:r>
      <w:r>
        <w:rPr>
          <w:b w:val="0"/>
        </w:rPr>
        <w:t>Filterung des Matchings</w:t>
      </w:r>
      <w:bookmarkEnd w:id="45"/>
    </w:p>
    <w:p w14:paraId="35BAE256" w14:textId="77777777" w:rsidR="00C63EB3" w:rsidRDefault="00C63EB3" w:rsidP="00C63EB3">
      <w:pPr>
        <w:pStyle w:val="BasicText"/>
      </w:pPr>
      <w:r>
        <w:lastRenderedPageBreak/>
        <w:t>Um den Geschwindigkeitsvorteil des Fast Approximate Nearest Neighbor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r>
        <w:t>Dazu wird der Quotient aus der Distanz des besten Matches und der Distanz des zwei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rbeitet. So ist es möglich, Bilder anhand der SURF-Bildpunkte und Deskriptoren zu vergleichen und lediglich über die Anzahl der „guten“ Matches eine Übereinstimmung der beiden festzustellen.</w:t>
      </w:r>
    </w:p>
    <w:p w14:paraId="0B46BB3A" w14:textId="77777777" w:rsidR="00C63EB3" w:rsidRPr="00FA7ED3" w:rsidRDefault="00C63EB3" w:rsidP="00C63EB3"/>
    <w:p w14:paraId="338962E8" w14:textId="77777777" w:rsidR="00C63EB3" w:rsidRDefault="00C63EB3" w:rsidP="00C63EB3">
      <w:pPr>
        <w:pStyle w:val="berschrift1"/>
      </w:pPr>
      <w:bookmarkStart w:id="46" w:name="_Toc282440108"/>
      <w:r w:rsidRPr="003C7E2E">
        <w:lastRenderedPageBreak/>
        <w:t>Umsetzung einer kontextsensitiven Applikation mit OpenCV</w:t>
      </w:r>
      <w:bookmarkEnd w:id="46"/>
    </w:p>
    <w:p w14:paraId="38A43905" w14:textId="30675181" w:rsidR="00C63EB3" w:rsidRPr="00C65796" w:rsidRDefault="00C63EB3" w:rsidP="00C63EB3">
      <w:pPr>
        <w:pStyle w:val="BasicText"/>
      </w:pPr>
      <w:r>
        <w:t>In diesem Kapitel werden zuerst die verwendeten technischen Komponenten der umgesetzten pro</w:t>
      </w:r>
      <w:r w:rsidR="00A55B98">
        <w:t>to</w:t>
      </w:r>
      <w:r>
        <w:t>typischen Applikation vorgestellt. Im Anschluss wird i</w:t>
      </w:r>
      <w:r w:rsidR="007F418C">
        <w:t>n die Implementation eingeführt</w:t>
      </w:r>
      <w:r>
        <w:t xml:space="preserve"> um diese </w:t>
      </w:r>
      <w:r w:rsidR="00060D21">
        <w:t>abschließend</w:t>
      </w:r>
      <w:r>
        <w:t xml:space="preserve"> auszuwerten.</w:t>
      </w:r>
    </w:p>
    <w:p w14:paraId="0F2C4D63" w14:textId="77777777" w:rsidR="00C63EB3" w:rsidRDefault="00C63EB3" w:rsidP="00C63EB3">
      <w:pPr>
        <w:pStyle w:val="berschrift2"/>
      </w:pPr>
      <w:bookmarkStart w:id="47" w:name="_Toc282440109"/>
      <w:r w:rsidRPr="003C7E2E">
        <w:t xml:space="preserve">Vorstellung der Implementation </w:t>
      </w:r>
      <w:r>
        <w:t>und ihrer Komponenten</w:t>
      </w:r>
      <w:bookmarkEnd w:id="47"/>
    </w:p>
    <w:p w14:paraId="31A176E7" w14:textId="7F0323C1"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eine Applikation der Kategorie Context Server</w:t>
      </w:r>
      <w:r w:rsidR="00CC4EF2">
        <w:t xml:space="preserve"> (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350FF9">
        <w:rPr>
          <w:rStyle w:val="IntensiverVerweis"/>
        </w:rPr>
        <w:t>2.2</w:t>
      </w:r>
      <w:r w:rsidR="00B71DF7" w:rsidRPr="00E2265D">
        <w:rPr>
          <w:rStyle w:val="IntensiverVerweis"/>
        </w:rPr>
        <w:fldChar w:fldCharType="end"/>
      </w:r>
      <w:r w:rsidR="00CC4EF2">
        <w:t xml:space="preserve">), welche Sensoren des visuellen Typs (siehe </w:t>
      </w:r>
      <w:r w:rsidR="00B71DF7" w:rsidRPr="00D94C37">
        <w:rPr>
          <w:rStyle w:val="Betont"/>
        </w:rPr>
        <w:fldChar w:fldCharType="begin"/>
      </w:r>
      <w:r w:rsidR="00CC4EF2" w:rsidRPr="00D94C37">
        <w:rPr>
          <w:rStyle w:val="Betont"/>
        </w:rPr>
        <w:instrText xml:space="preserve"> REF _Ref280794651 </w:instrText>
      </w:r>
      <w:r w:rsidR="00B71DF7" w:rsidRPr="00D94C37">
        <w:rPr>
          <w:rStyle w:val="Betont"/>
        </w:rPr>
        <w:fldChar w:fldCharType="separate"/>
      </w:r>
      <w:r w:rsidR="00350FF9">
        <w:t xml:space="preserve">Tabelle </w:t>
      </w:r>
      <w:r w:rsidR="00350FF9">
        <w:rPr>
          <w:noProof/>
        </w:rPr>
        <w:t>2</w:t>
      </w:r>
      <w:r w:rsidR="00350FF9">
        <w:t>.</w:t>
      </w:r>
      <w:r w:rsidR="00350FF9">
        <w:rPr>
          <w:noProof/>
        </w:rPr>
        <w:t>1</w:t>
      </w:r>
      <w:r w:rsidR="00B71DF7" w:rsidRPr="00D94C37">
        <w:rPr>
          <w:rStyle w:val="Betont"/>
        </w:rPr>
        <w:fldChar w:fldCharType="end"/>
      </w:r>
      <w:r w:rsidR="00CC4EF2">
        <w:t xml:space="preserve">) nutzt. </w:t>
      </w:r>
      <w:r w:rsidR="00C63EB3">
        <w:t xml:space="preserve">Der Übersicht halber sind die wichtigsten genutzten techni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48" w:name="_Toc281476706"/>
      <w:r>
        <w:t xml:space="preserve">Tabell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sidR="00350FF9">
        <w:rPr>
          <w:noProof/>
        </w:rPr>
        <w:t>1</w:t>
      </w:r>
      <w:r w:rsidR="00B71DF7">
        <w:rPr>
          <w:noProof/>
        </w:rPr>
        <w:fldChar w:fldCharType="end"/>
      </w:r>
      <w:r w:rsidRPr="00FC02FE">
        <w:rPr>
          <w:b w:val="0"/>
        </w:rPr>
        <w:tab/>
      </w:r>
      <w:r>
        <w:rPr>
          <w:b w:val="0"/>
        </w:rPr>
        <w:t>Übersicht der genutzten Komponenten</w:t>
      </w:r>
      <w:bookmarkEnd w:id="48"/>
    </w:p>
    <w:p w14:paraId="30C59032" w14:textId="37D781D7" w:rsidR="00C63EB3" w:rsidRDefault="00C63EB3" w:rsidP="00C63EB3">
      <w:pPr>
        <w:pStyle w:val="BasicText"/>
      </w:pPr>
      <w:r>
        <w:lastRenderedPageBreak/>
        <w:t>Der Glass Client wurde mit der zu dem Zeitpunkt dieser Arbeit aktuellsten Version des Glass Development Kits (XE 22.0) programmiert, welche auf der Android Version 4.4.2 basiert. Die Verwaltung der Bibliotheken geschieht auf Clientseite mit Gradle, einer Paketverwaltung und Kompilierautomatisierung, die von Google zur Entwicklung von Android-Applikationen empfohlen wird</w:t>
      </w:r>
      <w:r w:rsidR="00F250BB">
        <w:t xml:space="preserve"> </w:t>
      </w:r>
      <w:r w:rsidR="006D159F">
        <w:fldChar w:fldCharType="begin" w:fldLock="1"/>
      </w:r>
      <w:r w:rsidR="006D159F">
        <w:instrText>ADDIN CSL_CITATION { "citationItems" : [ { "id" : "ITEM-1", "itemData" : { "URL" : "https://developer.android.com/tools/building/configuring-gradle.html", "accessed" : { "date-parts" : [ [ "2015", "1", "9" ] ] }, "author" : [ { "dropping-particle" : "", "family" : "Google", "given" : "", "non-dropping-particle" : "", "parse-names" : false, "suffix" : "" } ], "container-title" : "Android Developers", "id" : "ITEM-1", "issued" : { "date-parts" : [ [ "2014" ] ] }, "title" : "Configuring Gradle Builds", "type" : "webpage" }, "uris" : [ "http://www.mendeley.com/documents/?uuid=c0b70980-6e18-4e07-88c2-b6656834425e" ] } ], "mendeley" : { "formattedCitation" : "(Google 2014e)", "plainTextFormattedCitation" : "(Google 2014e)" }, "properties" : { "noteIndex" : 0 }, "schema" : "https://github.com/citation-style-language/schema/raw/master/csl-citation.json" }</w:instrText>
      </w:r>
      <w:r w:rsidR="006D159F">
        <w:fldChar w:fldCharType="separate"/>
      </w:r>
      <w:r w:rsidR="006D159F" w:rsidRPr="006D159F">
        <w:rPr>
          <w:noProof/>
        </w:rPr>
        <w:t>(Google 2014e)</w:t>
      </w:r>
      <w:r w:rsidR="006D159F">
        <w:fldChar w:fldCharType="end"/>
      </w:r>
      <w:r>
        <w:t>. Die Standardbibliotheken von Android wurden durch den gezielten Einsatz der Apache HTTP Components in der Version 4.3.5 erweitert. Dabei handelt es sich um in der Java-Welt etablierte Bibliotheken zur H</w:t>
      </w:r>
      <w:r w:rsidR="00936355">
        <w:t>TTP-</w:t>
      </w:r>
      <w:r>
        <w:t>Kommunikation auf Client- und Server-Seite. Apache stellt zudem eine eigene Version der Bibliothek für das Android-System bereit, was der dem mobilen Betriebssystem eigenen Rechteverwaltung Aufmerksamkeit schenkt.</w:t>
      </w:r>
    </w:p>
    <w:p w14:paraId="2639AAED" w14:textId="08A2743B"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erung Maven zum Einsatz.</w:t>
      </w:r>
      <w:r>
        <w:t xml:space="preserve"> Das Logging der Serveraktivitäten und -fehler geschieht über die Log4j-Bibliothek von Apache</w:t>
      </w:r>
      <w:r w:rsidR="00542314">
        <w:t>. J</w:t>
      </w:r>
      <w:r>
        <w:t>egliche Nutzung von JSON-Dateien wird mit der GSON-Bibliothek von Google</w:t>
      </w:r>
      <w:r w:rsidR="00060D21">
        <w:t xml:space="preserve"> realisiert</w:t>
      </w:r>
      <w:r>
        <w:t>, welche eine Erstellung von JSON aus Java Objekten und</w:t>
      </w:r>
      <w:r w:rsidR="009C4E6C">
        <w:t xml:space="preserve"> vice versa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49" w:name="_Ref280434892"/>
      <w:bookmarkStart w:id="50" w:name="_Toc282440110"/>
      <w:r>
        <w:lastRenderedPageBreak/>
        <w:t>Glass Client</w:t>
      </w:r>
      <w:bookmarkEnd w:id="49"/>
      <w:bookmarkEnd w:id="50"/>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51" w:name="_Toc282440074"/>
      <w:r w:rsidRPr="00C33FAB">
        <w:t xml:space="preserve">Abb.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1</w:t>
      </w:r>
      <w:r w:rsidR="00B71DF7">
        <w:rPr>
          <w:noProof/>
        </w:rPr>
        <w:fldChar w:fldCharType="end"/>
      </w:r>
      <w:r w:rsidRPr="00FC02FE">
        <w:rPr>
          <w:b w:val="0"/>
        </w:rPr>
        <w:tab/>
      </w:r>
      <w:r>
        <w:rPr>
          <w:b w:val="0"/>
        </w:rPr>
        <w:t>UML-Darstellung des Glass Clients</w:t>
      </w:r>
      <w:bookmarkEnd w:id="51"/>
    </w:p>
    <w:p w14:paraId="115F6B49" w14:textId="3727D6C8"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w:t>
      </w:r>
      <w:r w:rsidRPr="009B6936">
        <w:rPr>
          <w:i/>
        </w:rPr>
        <w:t>CameraView-Klasse</w:t>
      </w:r>
      <w:r>
        <w:t xml:space="preserve">, welche die Verwaltung der Kamera gegenüber dem Android-System übernimmt und die </w:t>
      </w:r>
      <w:r w:rsidRPr="009B6936">
        <w:rPr>
          <w:i/>
        </w:rPr>
        <w:t>MainActivity-Klasse</w:t>
      </w:r>
      <w:r>
        <w:t>, welche den Großteil der Logik der Applikation darstellt. Daneben gibt es noch eine Hilfsklasse, Upload, welche die MainActivity-Klasse beim Hochladen der Bilder an den Server unterstützt, sowie zwei versteckte</w:t>
      </w:r>
      <w:r w:rsidR="00B94813">
        <w:t>, interne</w:t>
      </w:r>
      <w:r>
        <w:t xml:space="preserve"> Klassen innerhalb von MainActivity..</w:t>
      </w:r>
    </w:p>
    <w:p w14:paraId="14A3865F"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0669C7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a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lastRenderedPageBreak/>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5B8E472B" w14:textId="77777777" w:rsidR="00C63EB3" w:rsidRDefault="00C63EB3" w:rsidP="00C63EB3">
      <w:pPr>
        <w:pStyle w:val="Beschriftung"/>
        <w:jc w:val="both"/>
      </w:pPr>
      <w:bookmarkStart w:id="52" w:name="_Toc282440040"/>
      <w:r>
        <w:t xml:space="preserve">Cod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350FF9">
        <w:rPr>
          <w:noProof/>
        </w:rPr>
        <w:t>1</w:t>
      </w:r>
      <w:r w:rsidR="00B71DF7">
        <w:rPr>
          <w:noProof/>
        </w:rPr>
        <w:fldChar w:fldCharType="end"/>
      </w:r>
      <w:r w:rsidRPr="00FC02FE">
        <w:rPr>
          <w:b w:val="0"/>
        </w:rPr>
        <w:tab/>
      </w:r>
      <w:r>
        <w:rPr>
          <w:b w:val="0"/>
        </w:rPr>
        <w:t>Asynchroner Uploadprozess</w:t>
      </w:r>
      <w:bookmarkEnd w:id="52"/>
    </w:p>
    <w:p w14:paraId="7C4D1BB4" w14:textId="77777777" w:rsidR="00C63EB3" w:rsidRDefault="00C63EB3" w:rsidP="00C63EB3">
      <w:pPr>
        <w:pStyle w:val="BasicText"/>
      </w:pPr>
      <w:r>
        <w:t>Der asynchrone Prozess greift für die Ausführung des Uploads auf eine eigene Uploadverwaltung (</w:t>
      </w:r>
      <w:r w:rsidRPr="00E21734">
        <w:rPr>
          <w:rStyle w:val="IntensiverVerweis"/>
        </w:rPr>
        <w:t>Code 5.2</w:t>
      </w:r>
      <w:r>
        <w:t>) zurück, welche Apache HTTP Components nutzt</w:t>
      </w:r>
      <w:r w:rsidR="00E34B4E">
        <w:t>,</w:t>
      </w:r>
      <w:r>
        <w:t xml:space="preserve">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resStr = 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lastRenderedPageBreak/>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Something went </w:t>
      </w:r>
      <w:r w:rsidR="00E34B4E">
        <w:rPr>
          <w:rFonts w:ascii="Menlo" w:eastAsiaTheme="minorHAnsi" w:hAnsi="Menlo" w:cs="Courier"/>
          <w:b/>
          <w:bCs/>
          <w:color w:val="008000"/>
          <w:szCs w:val="24"/>
        </w:rPr>
        <w:t xml:space="preserve">terribly </w:t>
      </w:r>
      <w:r w:rsidRPr="00A42DE1">
        <w:rPr>
          <w:rFonts w:ascii="Menlo" w:eastAsiaTheme="minorHAnsi" w:hAnsi="Menlo" w:cs="Courier"/>
          <w:b/>
          <w:bCs/>
          <w:color w:val="008000"/>
          <w:szCs w:val="24"/>
        </w:rPr>
        <w:t>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F3B41DF" w14:textId="77777777" w:rsidR="00C63EB3" w:rsidRDefault="00C63EB3" w:rsidP="00C63EB3">
      <w:pPr>
        <w:pStyle w:val="Beschriftung"/>
        <w:jc w:val="both"/>
        <w:rPr>
          <w:b w:val="0"/>
        </w:rPr>
      </w:pPr>
      <w:bookmarkStart w:id="53" w:name="_Toc282440041"/>
      <w:r>
        <w:t xml:space="preserve">Cod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350FF9">
        <w:rPr>
          <w:noProof/>
        </w:rPr>
        <w:t>2</w:t>
      </w:r>
      <w:r w:rsidR="00B71DF7">
        <w:rPr>
          <w:noProof/>
        </w:rPr>
        <w:fldChar w:fldCharType="end"/>
      </w:r>
      <w:r w:rsidRPr="00FC02FE">
        <w:rPr>
          <w:b w:val="0"/>
        </w:rPr>
        <w:tab/>
      </w:r>
      <w:r>
        <w:rPr>
          <w:b w:val="0"/>
        </w:rPr>
        <w:t>Erstellung der Anfrage und Auswertung der Antwort</w:t>
      </w:r>
      <w:bookmarkEnd w:id="53"/>
    </w:p>
    <w:p w14:paraId="6F5ACA19" w14:textId="77777777" w:rsidR="00C63EB3" w:rsidRPr="0058736C" w:rsidRDefault="00C63EB3" w:rsidP="00C63EB3">
      <w:pPr>
        <w:pStyle w:val="BasicText"/>
      </w:pPr>
      <w:r>
        <w:t>Nach der Antwort der Uploadverwaltung wird das Ergebnis an eine Methode zur An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tzer sichtbar in den Vordergrund zu bringen.</w:t>
      </w:r>
    </w:p>
    <w:p w14:paraId="090802DE"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1362B3C7"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4C978474" w14:textId="77777777" w:rsidR="00C63EB3" w:rsidRDefault="00C63EB3" w:rsidP="00C63EB3">
      <w:pPr>
        <w:pStyle w:val="Beschriftung"/>
        <w:jc w:val="both"/>
        <w:rPr>
          <w:b w:val="0"/>
        </w:rPr>
      </w:pPr>
      <w:bookmarkStart w:id="54" w:name="_Toc282440042"/>
      <w:r>
        <w:t xml:space="preserve">Cod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350FF9">
        <w:rPr>
          <w:noProof/>
        </w:rPr>
        <w:t>3</w:t>
      </w:r>
      <w:r w:rsidR="00B71DF7">
        <w:rPr>
          <w:noProof/>
        </w:rPr>
        <w:fldChar w:fldCharType="end"/>
      </w:r>
      <w:r w:rsidRPr="00FC02FE">
        <w:rPr>
          <w:b w:val="0"/>
        </w:rPr>
        <w:tab/>
      </w:r>
      <w:r>
        <w:rPr>
          <w:b w:val="0"/>
        </w:rPr>
        <w:t>Aktualisierung der Benutzeroberfläche</w:t>
      </w:r>
      <w:bookmarkEnd w:id="54"/>
    </w:p>
    <w:p w14:paraId="6BC12197" w14:textId="77777777" w:rsidR="00936355" w:rsidRDefault="00936355" w:rsidP="00936355">
      <w:r>
        <w:t xml:space="preserve">Im Anschluss kann der Vorgang durch einfaches Tippen auf das Touchfeld neu gestartet werden. </w:t>
      </w:r>
    </w:p>
    <w:p w14:paraId="6B329AAF" w14:textId="77777777" w:rsidR="00C63EB3" w:rsidRDefault="00C63EB3" w:rsidP="00936355">
      <w:pPr>
        <w:pStyle w:val="berschrift2"/>
      </w:pPr>
      <w:bookmarkStart w:id="55" w:name="_Toc282440111"/>
      <w:r>
        <w:lastRenderedPageBreak/>
        <w:t>OCV Server</w:t>
      </w:r>
      <w:bookmarkEnd w:id="55"/>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56" w:name="_Toc282440075"/>
      <w:r w:rsidRPr="00C33FAB">
        <w:t xml:space="preserve">Abb.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2</w:t>
      </w:r>
      <w:r w:rsidR="00B71DF7">
        <w:rPr>
          <w:noProof/>
        </w:rPr>
        <w:fldChar w:fldCharType="end"/>
      </w:r>
      <w:r w:rsidRPr="00FC02FE">
        <w:rPr>
          <w:b w:val="0"/>
        </w:rPr>
        <w:tab/>
      </w:r>
      <w:r>
        <w:rPr>
          <w:b w:val="0"/>
        </w:rPr>
        <w:t>UML-Darstellung des OCV Servers</w:t>
      </w:r>
      <w:bookmarkEnd w:id="56"/>
    </w:p>
    <w:p w14:paraId="3C28A46C" w14:textId="77777777" w:rsidR="00C63EB3" w:rsidRDefault="00C63EB3" w:rsidP="00C63EB3">
      <w:r>
        <w:t>Di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Die Analyse eines gesendeten Bildes mit Matching gegen die Datenbasis</w:t>
      </w:r>
    </w:p>
    <w:p w14:paraId="4AC33DF1" w14:textId="69F77810" w:rsidR="00C63EB3" w:rsidRDefault="00C63EB3" w:rsidP="00C63EB3">
      <w:r>
        <w:t>Die Ausführung der beiden Grundfunktion</w:t>
      </w:r>
      <w:r w:rsidR="00E34B4E">
        <w:t>en</w:t>
      </w:r>
      <w:r>
        <w:t xml:space="preserve"> geschieht grundsätzlich unabhängig von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57" w:name="_Toc282440112"/>
      <w:r>
        <w:t>Hinzufügen eines neuen Objekts</w:t>
      </w:r>
      <w:bookmarkEnd w:id="57"/>
    </w:p>
    <w:p w14:paraId="1B5388F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lastRenderedPageBreak/>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EB9F11F" w14:textId="77777777" w:rsidR="00C63EB3" w:rsidRDefault="00C63EB3" w:rsidP="00C63EB3">
      <w:pPr>
        <w:pStyle w:val="Beschriftung"/>
        <w:jc w:val="both"/>
      </w:pPr>
      <w:bookmarkStart w:id="58" w:name="_Toc282440043"/>
      <w:r>
        <w:t xml:space="preserve">Cod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350FF9">
        <w:rPr>
          <w:noProof/>
        </w:rPr>
        <w:t>4</w:t>
      </w:r>
      <w:r w:rsidR="00B71DF7">
        <w:rPr>
          <w:noProof/>
        </w:rPr>
        <w:fldChar w:fldCharType="end"/>
      </w:r>
      <w:r w:rsidRPr="00FC02FE">
        <w:rPr>
          <w:b w:val="0"/>
        </w:rPr>
        <w:tab/>
      </w:r>
      <w:r>
        <w:rPr>
          <w:b w:val="0"/>
        </w:rPr>
        <w:t>Extrahierung des ersten Absatzes eines Wikipedia-Artikels</w:t>
      </w:r>
      <w:bookmarkEnd w:id="58"/>
    </w:p>
    <w:p w14:paraId="6E643575" w14:textId="77777777" w:rsidR="00C63EB3" w:rsidRDefault="00936355" w:rsidP="00C63EB3">
      <w:pPr>
        <w:pStyle w:val="BasicText"/>
      </w:pPr>
      <w:r>
        <w:t>Das Erstellen eines</w:t>
      </w:r>
      <w:r w:rsidR="00C63EB3">
        <w:t xml:space="preserve"> </w:t>
      </w:r>
      <w:r>
        <w:t>neuen</w:t>
      </w:r>
      <w:r w:rsidR="00C63EB3">
        <w:t xml:space="preserve"> Objekt kann über ein POST-Request an die URL des Servers (bspw. </w:t>
      </w:r>
      <w:r w:rsidR="00C63EB3" w:rsidRPr="002E70B5">
        <w:t>localhost:8080/opencvserver-server/add</w:t>
      </w:r>
      <w:r w:rsidR="00C63EB3">
        <w:t>) geschehen. Diese Anfrage wird vom OCV_Controller entgegengenommen und weiter bearbeitet.</w:t>
      </w:r>
    </w:p>
    <w:p w14:paraId="1563CBCF" w14:textId="77777777" w:rsidR="00C63EB3" w:rsidRDefault="00C63EB3" w:rsidP="00C63EB3">
      <w:pPr>
        <w:pStyle w:val="BasicText"/>
      </w:pPr>
      <w:r>
        <w:t>Nach erfolgreichen Hochladen und Überprüfung 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opencv_core.Mat mImage = o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59" w:name="_Toc282440044"/>
      <w:r>
        <w:t xml:space="preserve">Cod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350FF9">
        <w:rPr>
          <w:noProof/>
        </w:rPr>
        <w:t>5</w:t>
      </w:r>
      <w:r w:rsidR="00B71DF7">
        <w:rPr>
          <w:noProof/>
        </w:rPr>
        <w:fldChar w:fldCharType="end"/>
      </w:r>
      <w:r w:rsidRPr="00FC02FE">
        <w:rPr>
          <w:b w:val="0"/>
        </w:rPr>
        <w:tab/>
      </w:r>
      <w:r>
        <w:rPr>
          <w:b w:val="0"/>
        </w:rPr>
        <w:t>Keypointerkennung und Deskriptorextraktion</w:t>
      </w:r>
      <w:bookmarkEnd w:id="59"/>
    </w:p>
    <w:p w14:paraId="3D83C3B4" w14:textId="77777777" w:rsidR="00C63EB3" w:rsidRDefault="00C63EB3" w:rsidP="00C63EB3">
      <w:pPr>
        <w:pStyle w:val="BasicText"/>
      </w:pPr>
      <w:r>
        <w:t>Danach wird durch den OCV_Descriptor (</w:t>
      </w:r>
      <w:r w:rsidRPr="00E21734">
        <w:rPr>
          <w:rStyle w:val="IntensiverVerweis"/>
        </w:rPr>
        <w:t>Code 5.5</w:t>
      </w:r>
      <w:r>
        <w:t>) eine Keypointanalyse und De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F7AD0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lastRenderedPageBreak/>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2B4C651" w14:textId="77777777" w:rsidR="00C63EB3" w:rsidRDefault="00C63EB3" w:rsidP="00C63EB3">
      <w:pPr>
        <w:pStyle w:val="Beschriftung"/>
        <w:jc w:val="both"/>
      </w:pPr>
      <w:bookmarkStart w:id="60" w:name="_Toc282440045"/>
      <w:r>
        <w:t xml:space="preserve">Cod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350FF9">
        <w:rPr>
          <w:noProof/>
        </w:rPr>
        <w:t>6</w:t>
      </w:r>
      <w:r w:rsidR="00B71DF7">
        <w:rPr>
          <w:noProof/>
        </w:rPr>
        <w:fldChar w:fldCharType="end"/>
      </w:r>
      <w:r w:rsidRPr="00FC02FE">
        <w:rPr>
          <w:b w:val="0"/>
        </w:rPr>
        <w:tab/>
      </w:r>
      <w:r>
        <w:rPr>
          <w:b w:val="0"/>
        </w:rPr>
        <w:t>Serialisierung einer Deskriptormatrix</w:t>
      </w:r>
      <w:bookmarkEnd w:id="60"/>
    </w:p>
    <w:p w14:paraId="1C291228" w14:textId="77777777" w:rsidR="00C63EB3" w:rsidRDefault="00C63EB3" w:rsidP="00C63EB3">
      <w:pPr>
        <w:pStyle w:val="BasicText"/>
      </w:pPr>
      <w:r>
        <w:t>Der Serializer (</w:t>
      </w:r>
      <w:r w:rsidRPr="00E21734">
        <w:rPr>
          <w:rStyle w:val="IntensiverVerweis"/>
        </w:rPr>
        <w:t>Code 5.6</w:t>
      </w:r>
      <w:r>
        <w:t>) nutzt zum Schreiben der Matrix in eine XML-Datei die C++ Klasse FileStorage, welche über JavaCPP zugänglich gemacht wird. Aufgrund der Komplexität der von OpenCV genutzten Matrizen 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oscher aus Mönchsteinach. Club-Mate basiert auf der Pflanze Mate und hat einen Koffeingehalt von 20 Milligramm pro 100 Milliliter.[1]"}</w:t>
      </w:r>
    </w:p>
    <w:p w14:paraId="17987EB0" w14:textId="77777777" w:rsidR="00C63EB3" w:rsidRDefault="00C63EB3" w:rsidP="00C63EB3">
      <w:pPr>
        <w:pStyle w:val="Beschriftung"/>
        <w:jc w:val="both"/>
      </w:pPr>
      <w:bookmarkStart w:id="61" w:name="_Toc282440046"/>
      <w:r>
        <w:t xml:space="preserve">Cod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350FF9">
        <w:rPr>
          <w:noProof/>
        </w:rPr>
        <w:t>7</w:t>
      </w:r>
      <w:r w:rsidR="00B71DF7">
        <w:rPr>
          <w:noProof/>
        </w:rPr>
        <w:fldChar w:fldCharType="end"/>
      </w:r>
      <w:r w:rsidRPr="00FC02FE">
        <w:rPr>
          <w:b w:val="0"/>
        </w:rPr>
        <w:tab/>
      </w:r>
      <w:r>
        <w:rPr>
          <w:b w:val="0"/>
        </w:rPr>
        <w:t>Beispiel eines abgespeicherten Objekts</w:t>
      </w:r>
      <w:bookmarkEnd w:id="61"/>
    </w:p>
    <w:p w14:paraId="5040F37D" w14:textId="77777777" w:rsidR="00C63EB3" w:rsidRDefault="00C63EB3" w:rsidP="00C63EB3">
      <w:pPr>
        <w:pStyle w:val="BasicText"/>
      </w:pPr>
      <w:r>
        <w:t>Nach erfolgreicher Durchführung der genannten Teilprozesse werden die das Objekt beschreibenden Daten (Name, Wikipediaauszug, absoluter Pfad des Deskriptordokuments) zusammengetragen und gesammelt in einer JavaScript Object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 Fehlerbericht in die Log-Datei des Servers geschrieben.</w:t>
      </w:r>
    </w:p>
    <w:p w14:paraId="66C9DC2C" w14:textId="77777777" w:rsidR="00C63EB3" w:rsidRDefault="00C63EB3" w:rsidP="00C63EB3">
      <w:pPr>
        <w:pStyle w:val="berschrift3"/>
      </w:pPr>
      <w:bookmarkStart w:id="62" w:name="_Toc282440113"/>
      <w:r>
        <w:t>Analyse eines gesendeten Bildes</w:t>
      </w:r>
      <w:bookmarkEnd w:id="62"/>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opencvserver-server/analyze</w:t>
      </w:r>
      <w:r>
        <w:t>) entgegengenommen und das Bild zur Analyse wird vorläufig in einem temporären Ordner auf dem Server abgespeichert.</w:t>
      </w:r>
    </w:p>
    <w:p w14:paraId="3767513C" w14:textId="77777777" w:rsidR="00C63EB3" w:rsidRDefault="00C63EB3" w:rsidP="00C63EB3">
      <w:pPr>
        <w:pStyle w:val="BasicText"/>
      </w:pPr>
      <w:r>
        <w:t>Im Anschluss werden die Keypoints und Deskriptoren für das hochgeladene Bild ermittelt</w:t>
      </w:r>
      <w:r w:rsidR="00C72CAF">
        <w:t>,</w:t>
      </w:r>
      <w:r>
        <w:t xml:space="preserve"> um diese mit den gesammelten Objekten vergleichen zu können.</w:t>
      </w:r>
    </w:p>
    <w:p w14:paraId="11A438A7" w14:textId="77777777" w:rsidR="00C63EB3" w:rsidRDefault="00C63EB3" w:rsidP="00C63EB3">
      <w:pPr>
        <w:pStyle w:val="BasicText"/>
      </w:pPr>
      <w:r>
        <w:lastRenderedPageBreak/>
        <w:t>Der Matchingprozess erfolgt aus Gründen der Effizienzsteigerung für jedes Objekt in einem Thread</w:t>
      </w:r>
      <w:r w:rsidR="00C72CAF">
        <w:t>.</w:t>
      </w:r>
      <w:r>
        <w:t xml:space="preserve"> </w:t>
      </w:r>
      <w:r w:rsidR="00C72CAF">
        <w:t>A</w:t>
      </w:r>
      <w:r>
        <w:t>lle Threads werden während dieser Zeit von einem Threadpool verwaltet. Während des Matchingprozesses werden zunächst die Deskriptoren des Objekte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641E079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F1599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2AA8CA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286751BC"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1EB762E1" w14:textId="77777777" w:rsidR="00C63EB3" w:rsidRDefault="00C63EB3" w:rsidP="00C63EB3">
      <w:pPr>
        <w:pStyle w:val="Beschriftung"/>
        <w:jc w:val="both"/>
      </w:pPr>
      <w:bookmarkStart w:id="63" w:name="_Toc282440047"/>
      <w:r>
        <w:t xml:space="preserve">Cod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350FF9">
        <w:rPr>
          <w:noProof/>
        </w:rPr>
        <w:t>8</w:t>
      </w:r>
      <w:r w:rsidR="00B71DF7">
        <w:rPr>
          <w:noProof/>
        </w:rPr>
        <w:fldChar w:fldCharType="end"/>
      </w:r>
      <w:r w:rsidRPr="00FC02FE">
        <w:rPr>
          <w:b w:val="0"/>
        </w:rPr>
        <w:tab/>
      </w:r>
      <w:r>
        <w:rPr>
          <w:b w:val="0"/>
        </w:rPr>
        <w:t>Matching der Deskriptoren und Filtern der Matches</w:t>
      </w:r>
      <w:bookmarkEnd w:id="63"/>
    </w:p>
    <w:p w14:paraId="7C591372" w14:textId="77777777" w:rsidR="00C63EB3" w:rsidRDefault="00C63EB3" w:rsidP="00C63EB3">
      <w:pPr>
        <w:pStyle w:val="BasicText"/>
      </w:pPr>
      <w:r>
        <w:t>Dort wird ein Matching nach dem Fast Nearest Neighbor Verfahren, wie in</w:t>
      </w:r>
      <w:r w:rsidR="00163D61">
        <w:t xml:space="preserve"> Kap.</w:t>
      </w:r>
      <w:r>
        <w:t xml:space="preserve"> </w:t>
      </w:r>
      <w:r w:rsidRPr="00F82728">
        <w:rPr>
          <w:rStyle w:val="SchwacherVerweis"/>
        </w:rPr>
        <w:t>4.2.2</w:t>
      </w:r>
      <w:r>
        <w:t xml:space="preserve"> beschrieben, durchgeführt. Die Auswahl des besten Ergebnisses und somit </w:t>
      </w:r>
      <w:r w:rsidR="00C72CAF">
        <w:t xml:space="preserve">eines </w:t>
      </w:r>
      <w:r>
        <w:t xml:space="preserve">wiedererkannten </w:t>
      </w:r>
      <w:r w:rsidR="00C72CAF">
        <w:t xml:space="preserve">Objekts </w:t>
      </w:r>
      <w:r>
        <w:t>erfolgt</w:t>
      </w:r>
      <w:r w:rsidR="00C72CAF">
        <w:t>,</w:t>
      </w:r>
      <w:r>
        <w:t xml:space="preserve"> wie im gleichen Kapitel beschrieben</w:t>
      </w:r>
      <w:r w:rsidR="00C72CAF">
        <w:t>,</w:t>
      </w:r>
      <w:r>
        <w:t xml:space="preserve"> lediglich über die Auszählung der besten Treffer. </w:t>
      </w:r>
    </w:p>
    <w:p w14:paraId="004C0816" w14:textId="77777777" w:rsidR="00C63EB3" w:rsidRDefault="00936355" w:rsidP="00C63EB3">
      <w:pPr>
        <w:pStyle w:val="BasicText"/>
      </w:pPr>
      <w:r>
        <w:t xml:space="preserve">Nach Abschluss aller Einzelthreads wird überprüft, ob ein Objekt gefunden wurde. Bei vorliegen von mehr als einem Ergebnis wird das Objekt mit der höchsten Trefferrate ausgewählt. </w:t>
      </w:r>
      <w:r w:rsidR="00C63EB3">
        <w:t xml:space="preserve">Für eine Antwort an den Server werden zuletzt der Name und die Wikipedia-Beschreibung des ermittelten Objekts in eine JSON-Datei geschrieben und </w:t>
      </w:r>
      <w:r w:rsidR="00C63EB3">
        <w:lastRenderedPageBreak/>
        <w:t xml:space="preserve">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64" w:name="_Toc282440048"/>
      <w:r>
        <w:t xml:space="preserve">Code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350FF9">
        <w:rPr>
          <w:noProof/>
        </w:rPr>
        <w:t>9</w:t>
      </w:r>
      <w:r w:rsidR="00B71DF7">
        <w:rPr>
          <w:noProof/>
        </w:rPr>
        <w:fldChar w:fldCharType="end"/>
      </w:r>
      <w:r w:rsidRPr="00FC02FE">
        <w:rPr>
          <w:b w:val="0"/>
        </w:rPr>
        <w:tab/>
      </w:r>
      <w:r>
        <w:rPr>
          <w:b w:val="0"/>
        </w:rPr>
        <w:t>Beispiel einer Antwort des OCV Servers</w:t>
      </w:r>
      <w:bookmarkEnd w:id="64"/>
    </w:p>
    <w:p w14:paraId="4BDA9818" w14:textId="77777777"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dies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65" w:name="_Toc282440114"/>
      <w:r w:rsidRPr="003C7E2E">
        <w:t>Auswertung der Applikation</w:t>
      </w:r>
      <w:bookmarkEnd w:id="65"/>
    </w:p>
    <w:p w14:paraId="3C8A42F9" w14:textId="77777777"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 xml:space="preserve">ur selten erkannte der Algorithmus Objekte gar nicht wieder oder gab falsche Ergebnisse zurück. </w:t>
      </w:r>
    </w:p>
    <w:p w14:paraId="1F38123E" w14:textId="6427C7D8"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 xml:space="preserve">müssen </w:t>
      </w:r>
      <w:r>
        <w:t xml:space="preserve">um dieses Ergebnis zu erreichen.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ildung 5.3</w:t>
      </w:r>
      <w:r w:rsidRPr="00061EBC">
        <w:t xml:space="preserve"> gezeigte</w:t>
      </w:r>
      <w:r>
        <w:t xml:space="preserve"> Buch. </w:t>
      </w:r>
    </w:p>
    <w:p w14:paraId="45208873" w14:textId="77777777" w:rsidR="003359AD" w:rsidRDefault="003359AD" w:rsidP="003359AD">
      <w:r>
        <w:rPr>
          <w:noProof/>
        </w:rPr>
        <w:lastRenderedPageBreak/>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66" w:name="_Toc282440076"/>
      <w:r w:rsidRPr="00C33FAB">
        <w:t xml:space="preserve">Abb. </w:t>
      </w:r>
      <w:r w:rsidR="00B71DF7">
        <w:fldChar w:fldCharType="begin"/>
      </w:r>
      <w:r w:rsidR="00B44C3B">
        <w:instrText xml:space="preserve"> STYLEREF 1 \s </w:instrText>
      </w:r>
      <w:r w:rsidR="00B71DF7">
        <w:fldChar w:fldCharType="separate"/>
      </w:r>
      <w:r w:rsidR="00350FF9">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3</w:t>
      </w:r>
      <w:r w:rsidR="00B71DF7">
        <w:rPr>
          <w:noProof/>
        </w:rPr>
        <w:fldChar w:fldCharType="end"/>
      </w:r>
      <w:r w:rsidRPr="00FC02FE">
        <w:rPr>
          <w:b w:val="0"/>
        </w:rPr>
        <w:tab/>
      </w:r>
      <w:r>
        <w:rPr>
          <w:b w:val="0"/>
        </w:rPr>
        <w:t>Ein Bild mit hoher Fehleranfälligkeit</w:t>
      </w:r>
      <w:bookmarkEnd w:id="66"/>
    </w:p>
    <w:p w14:paraId="2E6DD038" w14:textId="7154FAD6" w:rsidR="00C63EB3" w:rsidRDefault="00450D83" w:rsidP="00C63EB3">
      <w:pPr>
        <w:pStyle w:val="BasicText"/>
      </w:pPr>
      <w:r>
        <w:t>Der Grü</w:t>
      </w:r>
      <w:r w:rsidR="00C63EB3">
        <w:t>nd</w:t>
      </w:r>
      <w:r>
        <w:t>e</w:t>
      </w:r>
      <w:r w:rsidR="00C63EB3">
        <w:t xml:space="preserve"> fü</w:t>
      </w:r>
      <w:r>
        <w:t>r diese Fehleranfälligkeit liegen</w:t>
      </w:r>
      <w:r w:rsidR="00C63EB3">
        <w:t xml:space="preserve"> in der Beschaffenheit des SURF-Algorithmus und diesem Bild. Beim Matching mit </w:t>
      </w:r>
      <w:r>
        <w:t>nachfolgen</w:t>
      </w:r>
      <w:r w:rsidR="00C3055D">
        <w:t>d</w:t>
      </w:r>
      <w:r w:rsidR="00C63EB3">
        <w:t xml:space="preserve"> hochgeladenen Fotos wurde nicht etwa das Buch wiedererkannt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eder zu einer auffallend hohen Übereinstimmung. Diesem Problem konnte bei später durchge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w:t>
      </w:r>
      <w:r w:rsidR="00A74307">
        <w:t>,</w:t>
      </w:r>
      <w:r>
        <w:t xml:space="preserve"> eine weitere Auswahl zu treffen. </w:t>
      </w:r>
    </w:p>
    <w:p w14:paraId="4E6062E9" w14:textId="6B38077A" w:rsidR="00C63EB3" w:rsidRDefault="00C63EB3" w:rsidP="00C63EB3">
      <w:pPr>
        <w:pStyle w:val="BasicText"/>
      </w:pPr>
      <w:r>
        <w:t xml:space="preserve">Eine </w:t>
      </w:r>
      <w:r w:rsidR="00A74307">
        <w:t xml:space="preserve"> zusätzliche </w:t>
      </w:r>
      <w:r>
        <w:t>Schwäche der Applikation liegt in der Wahl des SURF-Deskriptors, welcher auf die reine Erkennung von in Graustufen hinterlegten Bildern beschränkt ist. Die</w:t>
      </w:r>
      <w:r w:rsidR="00A74307">
        <w:t>s</w:t>
      </w:r>
      <w:r w:rsidR="00450D83">
        <w:t xml:space="preserve"> zerstört </w:t>
      </w:r>
      <w:r>
        <w:t>viel Potenzial</w:t>
      </w:r>
      <w:r w:rsidR="00450D83">
        <w:t xml:space="preserve"> bei farbenfrohen Objekten</w:t>
      </w:r>
      <w:r>
        <w:t xml:space="preserve"> und senkt den Wiedererken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350FF9">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336EC5">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336EC5" w:rsidRPr="00336EC5">
        <w:rPr>
          <w:noProof/>
        </w:rPr>
        <w:t>(Van De Sande et al. 2010)</w:t>
      </w:r>
      <w:r w:rsidR="00B71DF7">
        <w:fldChar w:fldCharType="end"/>
      </w:r>
      <w:r w:rsidR="00E777CF">
        <w:t>.</w:t>
      </w:r>
    </w:p>
    <w:p w14:paraId="04792251" w14:textId="77777777" w:rsidR="00735A0A" w:rsidRDefault="009D49A4" w:rsidP="00C63EB3">
      <w:pPr>
        <w:pStyle w:val="BasicText"/>
      </w:pPr>
      <w:r>
        <w:lastRenderedPageBreak/>
        <w:t>Ein Programmieransatz, welcher nicht beachtet wurde</w:t>
      </w:r>
      <w:r w:rsidR="00171813">
        <w:t>,</w:t>
      </w:r>
      <w:r>
        <w:t xml:space="preserve"> aber bei der Suche in </w:t>
      </w:r>
      <w:r w:rsidR="001F2EC1">
        <w:t>Veröffen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171813">
        <w:t xml:space="preserve"> </w:t>
      </w:r>
      <w:r w:rsidR="00B71DF7">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B71DF7">
        <w:fldChar w:fldCharType="separate"/>
      </w:r>
      <w:r w:rsidR="00E303C1" w:rsidRPr="00E303C1">
        <w:rPr>
          <w:noProof/>
        </w:rPr>
        <w:t>(Nowak 2006, S. 1)</w:t>
      </w:r>
      <w:r w:rsidR="00B71DF7">
        <w:fldChar w:fldCharType="end"/>
      </w:r>
      <w:r w:rsidR="001F2EC1">
        <w:t>.</w:t>
      </w:r>
    </w:p>
    <w:p w14:paraId="7CCC2684" w14:textId="77777777" w:rsidR="00735A0A" w:rsidRDefault="00735A0A" w:rsidP="00735A0A">
      <w:pPr>
        <w:pStyle w:val="BasicText"/>
      </w:pPr>
      <w:r>
        <w:t>Durch diesen Ansatz wäre es möglich Objekte in verschiedene Gruppen zu kategorisieren (bspw. Zahräder, Schläuche, Batterien) und erst innerhalb dieser Gruppen dann den in dieser Arbeit vorgestellten Algorithmus zu starten. So würden gleichzeitige Geschwindigkeit und Genauigkeit des Programms gesteigert werden.</w:t>
      </w:r>
    </w:p>
    <w:p w14:paraId="64FCD12C" w14:textId="3EEE8991" w:rsidR="00C63EB3" w:rsidRPr="007354DD" w:rsidRDefault="00735A0A" w:rsidP="00735A0A">
      <w:pPr>
        <w:pStyle w:val="berschrift1"/>
      </w:pPr>
      <w:r w:rsidRPr="007354DD">
        <w:lastRenderedPageBreak/>
        <w:t xml:space="preserve"> </w:t>
      </w:r>
      <w:bookmarkStart w:id="67" w:name="_Toc282440115"/>
      <w:r w:rsidR="00C63EB3" w:rsidRPr="007354DD">
        <w:t>Fallstudie</w:t>
      </w:r>
      <w:bookmarkEnd w:id="67"/>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68" w:name="_Toc282440116"/>
      <w:r>
        <w:t>Einführung in die Fallstudie</w:t>
      </w:r>
      <w:bookmarkEnd w:id="68"/>
    </w:p>
    <w:p w14:paraId="6EE78787" w14:textId="77777777"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r>
        <w:rPr>
          <w:noProof/>
        </w:rPr>
        <w:drawing>
          <wp:inline distT="0" distB="0" distL="0" distR="0" wp14:anchorId="4E1A9048" wp14:editId="7D98FCAA">
            <wp:extent cx="5394960" cy="3907390"/>
            <wp:effectExtent l="0" t="0" r="0" b="4445"/>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94960" cy="3907390"/>
                    </a:xfrm>
                    <a:prstGeom prst="rect">
                      <a:avLst/>
                    </a:prstGeom>
                    <a:noFill/>
                    <a:ln>
                      <a:noFill/>
                    </a:ln>
                  </pic:spPr>
                </pic:pic>
              </a:graphicData>
            </a:graphic>
          </wp:inline>
        </w:drawing>
      </w:r>
    </w:p>
    <w:p w14:paraId="0FD8F213" w14:textId="77777777" w:rsidR="00C63EB3" w:rsidRDefault="00C63EB3" w:rsidP="00C63EB3">
      <w:pPr>
        <w:pStyle w:val="Beschriftung"/>
      </w:pPr>
      <w:bookmarkStart w:id="69" w:name="_Toc282440077"/>
      <w:r w:rsidRPr="00C33FAB">
        <w:t xml:space="preserve">Abb. </w:t>
      </w:r>
      <w:r w:rsidR="00B71DF7">
        <w:fldChar w:fldCharType="begin"/>
      </w:r>
      <w:r w:rsidR="00B44C3B">
        <w:instrText xml:space="preserve"> STYLEREF 1 \s </w:instrText>
      </w:r>
      <w:r w:rsidR="00B71DF7">
        <w:fldChar w:fldCharType="separate"/>
      </w:r>
      <w:r w:rsidR="00350FF9">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1</w:t>
      </w:r>
      <w:r w:rsidR="00B71DF7">
        <w:rPr>
          <w:noProof/>
        </w:rPr>
        <w:fldChar w:fldCharType="end"/>
      </w:r>
      <w:r w:rsidRPr="00FC02FE">
        <w:rPr>
          <w:b w:val="0"/>
        </w:rPr>
        <w:tab/>
      </w:r>
      <w:r>
        <w:rPr>
          <w:b w:val="0"/>
        </w:rPr>
        <w:t>Die Bilder der auf dem Server hinterlegten Objekte</w:t>
      </w:r>
      <w:bookmarkEnd w:id="69"/>
    </w:p>
    <w:p w14:paraId="10CB6D3D"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Im Idealfall sollen die Objekte beim erneuten Fotografieren mit der Google Glass durch einen </w:t>
      </w:r>
      <w:r>
        <w:lastRenderedPageBreak/>
        <w:t>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70" w:name="_Toc282440117"/>
      <w:r>
        <w:t>Beispieldurchführung</w:t>
      </w:r>
      <w:bookmarkEnd w:id="70"/>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h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71" w:name="_Toc282440078"/>
      <w:r w:rsidRPr="00C33FAB">
        <w:t xml:space="preserve">Abb. </w:t>
      </w:r>
      <w:r w:rsidR="00B71DF7">
        <w:fldChar w:fldCharType="begin"/>
      </w:r>
      <w:r w:rsidR="00B44C3B">
        <w:instrText xml:space="preserve"> STYLEREF 1 \s </w:instrText>
      </w:r>
      <w:r w:rsidR="00B71DF7">
        <w:fldChar w:fldCharType="separate"/>
      </w:r>
      <w:r w:rsidR="00350FF9">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2</w:t>
      </w:r>
      <w:r w:rsidR="00B71DF7">
        <w:rPr>
          <w:noProof/>
        </w:rPr>
        <w:fldChar w:fldCharType="end"/>
      </w:r>
      <w:r w:rsidRPr="00FC02FE">
        <w:rPr>
          <w:b w:val="0"/>
        </w:rPr>
        <w:tab/>
      </w:r>
      <w:r>
        <w:rPr>
          <w:b w:val="0"/>
        </w:rPr>
        <w:t>Der Startbildschirm der Google Glass</w:t>
      </w:r>
      <w:bookmarkEnd w:id="71"/>
    </w:p>
    <w:p w14:paraId="6AD9E638" w14:textId="38A747C5"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g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 xml:space="preserve">nach Ansage des Startbefehls „ok glass“ ein Menü mit verschiedenen Auswahlmöglichkeiten für Anschlussbefehle. Auch in diesem Menü ist die Applikation Object Finder zu finden, </w:t>
      </w:r>
      <w:r w:rsidR="00482A35">
        <w:t xml:space="preserve">welche </w:t>
      </w:r>
      <w:r>
        <w:t xml:space="preserve">die hier implementierte Anwendung wiederspiegelt. Beide Möglichkeiten sind in der </w:t>
      </w:r>
      <w:r w:rsidR="00735A0A">
        <w:rPr>
          <w:rStyle w:val="IntensiverVerweis"/>
        </w:rPr>
        <w:t>Abb.</w:t>
      </w:r>
      <w:r w:rsidRPr="00B80B0F">
        <w:rPr>
          <w:rStyle w:val="IntensiverVerweis"/>
        </w:rPr>
        <w:t xml:space="preserve"> 6.3</w:t>
      </w:r>
      <w:r>
        <w:t xml:space="preserve"> </w:t>
      </w:r>
      <w:r w:rsidR="00171813">
        <w:t>aufgeführt</w:t>
      </w:r>
      <w:r>
        <w:t>.</w:t>
      </w:r>
    </w:p>
    <w:p w14:paraId="4461D4E0" w14:textId="77777777" w:rsidR="00C63EB3" w:rsidRDefault="00C63EB3" w:rsidP="00C63EB3">
      <w:pPr>
        <w:pStyle w:val="BasicText"/>
      </w:pPr>
      <w:r>
        <w:rPr>
          <w:noProof/>
        </w:rPr>
        <w:lastRenderedPageBreak/>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72" w:name="_Toc282440079"/>
      <w:r w:rsidRPr="00C33FAB">
        <w:t xml:space="preserve">Abb. </w:t>
      </w:r>
      <w:r w:rsidR="00B71DF7">
        <w:fldChar w:fldCharType="begin"/>
      </w:r>
      <w:r w:rsidR="00B44C3B">
        <w:instrText xml:space="preserve"> STYLEREF 1 \s </w:instrText>
      </w:r>
      <w:r w:rsidR="00B71DF7">
        <w:fldChar w:fldCharType="separate"/>
      </w:r>
      <w:r w:rsidR="00350FF9">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3</w:t>
      </w:r>
      <w:r w:rsidR="00B71DF7">
        <w:rPr>
          <w:noProof/>
        </w:rPr>
        <w:fldChar w:fldCharType="end"/>
      </w:r>
      <w:r w:rsidRPr="00FC02FE">
        <w:rPr>
          <w:b w:val="0"/>
        </w:rPr>
        <w:tab/>
      </w:r>
      <w:r>
        <w:rPr>
          <w:b w:val="0"/>
        </w:rPr>
        <w:t>Die beiden Startmöglichkeiten der Applikation</w:t>
      </w:r>
      <w:bookmarkEnd w:id="72"/>
    </w:p>
    <w:p w14:paraId="74586BF6" w14:textId="77777777" w:rsidR="00C63EB3" w:rsidRDefault="00C63EB3" w:rsidP="00C63EB3">
      <w:r>
        <w:rPr>
          <w:noProof/>
        </w:rPr>
        <w:drawing>
          <wp:inline distT="0" distB="0" distL="0" distR="0" wp14:anchorId="7F7BF638" wp14:editId="0EBC295F">
            <wp:extent cx="5394960" cy="30346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7F32B213" w14:textId="77777777" w:rsidR="00C63EB3" w:rsidRDefault="00C63EB3" w:rsidP="00C63EB3">
      <w:pPr>
        <w:pStyle w:val="Beschriftung"/>
      </w:pPr>
      <w:bookmarkStart w:id="73" w:name="_Toc282440080"/>
      <w:r w:rsidRPr="00C33FAB">
        <w:t xml:space="preserve">Abb. </w:t>
      </w:r>
      <w:r w:rsidR="00B71DF7">
        <w:fldChar w:fldCharType="begin"/>
      </w:r>
      <w:r w:rsidR="00B44C3B">
        <w:instrText xml:space="preserve"> STYLEREF 1 \s </w:instrText>
      </w:r>
      <w:r w:rsidR="00B71DF7">
        <w:fldChar w:fldCharType="separate"/>
      </w:r>
      <w:r w:rsidR="00350FF9">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4</w:t>
      </w:r>
      <w:r w:rsidR="00B71DF7">
        <w:rPr>
          <w:noProof/>
        </w:rPr>
        <w:fldChar w:fldCharType="end"/>
      </w:r>
      <w:r w:rsidRPr="00FC02FE">
        <w:rPr>
          <w:b w:val="0"/>
        </w:rPr>
        <w:tab/>
      </w:r>
      <w:r>
        <w:rPr>
          <w:b w:val="0"/>
        </w:rPr>
        <w:t>Der Standardbildschirm der Applikation</w:t>
      </w:r>
      <w:bookmarkEnd w:id="73"/>
    </w:p>
    <w:p w14:paraId="56E690E4" w14:textId="77777777" w:rsidR="00C63EB3" w:rsidRDefault="00C63EB3" w:rsidP="00C63EB3">
      <w:r>
        <w:t>Nach Start der Applikation gelangt der Nutzer in eine einfache Ansicht</w:t>
      </w:r>
      <w:r w:rsidR="00171813">
        <w:t>,</w:t>
      </w:r>
      <w:r>
        <w:t xml:space="preserve"> in der in Echtzeit das Bild der Gerätekamera auf dem Bildschirm angezeigt wird (siehe </w:t>
      </w:r>
      <w:r w:rsidRPr="00B80B0F">
        <w:rPr>
          <w:rStyle w:val="IntensiverVerweis"/>
        </w:rPr>
        <w:t>Abb 6.4</w:t>
      </w:r>
      <w:r>
        <w:t xml:space="preserve">). Dieser Bildschirm ist als Sucher der Applikation zu verstehen. Durch ein einfaches Tippen auf das Touchfeld des Gerätes kann der Nutzer ein Foto aufnehmen. </w:t>
      </w:r>
    </w:p>
    <w:p w14:paraId="66515CC2" w14:textId="77777777" w:rsidR="00C63EB3" w:rsidRDefault="00C63EB3" w:rsidP="00C63EB3">
      <w:r>
        <w:rPr>
          <w:noProof/>
        </w:rPr>
        <w:lastRenderedPageBreak/>
        <w:drawing>
          <wp:inline distT="0" distB="0" distL="0" distR="0" wp14:anchorId="444436F5" wp14:editId="2E9E92D7">
            <wp:extent cx="5394960" cy="3034665"/>
            <wp:effectExtent l="0" t="0" r="0"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74" w:name="_Toc282440081"/>
      <w:r w:rsidRPr="00C33FAB">
        <w:t xml:space="preserve">Abb. </w:t>
      </w:r>
      <w:r w:rsidR="00B71DF7">
        <w:fldChar w:fldCharType="begin"/>
      </w:r>
      <w:r w:rsidR="00B44C3B">
        <w:instrText xml:space="preserve"> STYLEREF 1 \s </w:instrText>
      </w:r>
      <w:r w:rsidR="00B71DF7">
        <w:fldChar w:fldCharType="separate"/>
      </w:r>
      <w:r w:rsidR="00350FF9">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5</w:t>
      </w:r>
      <w:r w:rsidR="00B71DF7">
        <w:rPr>
          <w:noProof/>
        </w:rPr>
        <w:fldChar w:fldCharType="end"/>
      </w:r>
      <w:r w:rsidRPr="00FC02FE">
        <w:rPr>
          <w:b w:val="0"/>
        </w:rPr>
        <w:tab/>
      </w:r>
      <w:r>
        <w:rPr>
          <w:b w:val="0"/>
        </w:rPr>
        <w:t>Bestätigung des Fotografierbefehls</w:t>
      </w:r>
      <w:bookmarkEnd w:id="74"/>
    </w:p>
    <w:p w14:paraId="3F7BF254"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110C50D8" w14:textId="77777777" w:rsidR="00C63EB3" w:rsidRDefault="00C63EB3" w:rsidP="00C63EB3">
      <w:r>
        <w:rPr>
          <w:noProof/>
        </w:rPr>
        <w:drawing>
          <wp:inline distT="0" distB="0" distL="0" distR="0" wp14:anchorId="14DB9E96" wp14:editId="72B6F10A">
            <wp:extent cx="5394960" cy="3034665"/>
            <wp:effectExtent l="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75" w:name="_Toc282440082"/>
      <w:r w:rsidRPr="00C33FAB">
        <w:t xml:space="preserve">Abb. </w:t>
      </w:r>
      <w:r w:rsidR="00B71DF7">
        <w:fldChar w:fldCharType="begin"/>
      </w:r>
      <w:r w:rsidR="00B44C3B">
        <w:instrText xml:space="preserve"> STYLEREF 1 \s </w:instrText>
      </w:r>
      <w:r w:rsidR="00B71DF7">
        <w:fldChar w:fldCharType="separate"/>
      </w:r>
      <w:r w:rsidR="00350FF9">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6</w:t>
      </w:r>
      <w:r w:rsidR="00B71DF7">
        <w:rPr>
          <w:noProof/>
        </w:rPr>
        <w:fldChar w:fldCharType="end"/>
      </w:r>
      <w:r w:rsidRPr="00FC02FE">
        <w:rPr>
          <w:b w:val="0"/>
        </w:rPr>
        <w:tab/>
      </w:r>
      <w:r>
        <w:rPr>
          <w:b w:val="0"/>
        </w:rPr>
        <w:t>Vorschaubild mit Akzeptanzanfrage</w:t>
      </w:r>
      <w:bookmarkEnd w:id="75"/>
    </w:p>
    <w:p w14:paraId="53332535" w14:textId="77777777" w:rsidR="00C63EB3" w:rsidRPr="0097314C" w:rsidRDefault="00C63EB3" w:rsidP="00C63EB3">
      <w:r>
        <w:t>Akzeptiert der Nutzer das aufgenommene Bild</w:t>
      </w:r>
      <w:r w:rsidR="00171813">
        <w:t>,</w:t>
      </w:r>
      <w:r>
        <w:t xml:space="preserve"> wird die Nutzerinterkation gesperrt und die Applikation beginnt wie in </w:t>
      </w:r>
      <w:r w:rsidR="00B71DF7" w:rsidRPr="00735A0A">
        <w:rPr>
          <w:rStyle w:val="IntensiverVerweis"/>
        </w:rPr>
        <w:fldChar w:fldCharType="begin"/>
      </w:r>
      <w:r w:rsidRPr="00735A0A">
        <w:rPr>
          <w:rStyle w:val="IntensiverVerweis"/>
        </w:rPr>
        <w:instrText xml:space="preserve"> REF _Ref280434892 \r \h </w:instrText>
      </w:r>
      <w:r w:rsidR="00B71DF7" w:rsidRPr="00735A0A">
        <w:rPr>
          <w:rStyle w:val="IntensiverVerweis"/>
        </w:rPr>
      </w:r>
      <w:r w:rsidR="00B71DF7" w:rsidRPr="00735A0A">
        <w:rPr>
          <w:rStyle w:val="IntensiverVerweis"/>
        </w:rPr>
        <w:fldChar w:fldCharType="separate"/>
      </w:r>
      <w:r w:rsidR="00350FF9">
        <w:rPr>
          <w:rStyle w:val="IntensiverVerweis"/>
        </w:rPr>
        <w:t>5.2</w:t>
      </w:r>
      <w:r w:rsidR="00B71DF7" w:rsidRPr="00735A0A">
        <w:rPr>
          <w:rStyle w:val="IntensiverVerweis"/>
        </w:rPr>
        <w:fldChar w:fldCharType="end"/>
      </w:r>
      <w:r>
        <w:t xml:space="preserve"> vorgestellt mit dem asynchronen Abspeichern des </w:t>
      </w:r>
      <w:r>
        <w:lastRenderedPageBreak/>
        <w:t xml:space="preserve">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76" w:name="_Toc282440083"/>
      <w:r w:rsidRPr="00C33FAB">
        <w:t xml:space="preserve">Abb. </w:t>
      </w:r>
      <w:r w:rsidR="00B71DF7">
        <w:fldChar w:fldCharType="begin"/>
      </w:r>
      <w:r w:rsidR="00B44C3B">
        <w:instrText xml:space="preserve"> STYLEREF 1 \s </w:instrText>
      </w:r>
      <w:r w:rsidR="00B71DF7">
        <w:fldChar w:fldCharType="separate"/>
      </w:r>
      <w:r w:rsidR="00350FF9">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7</w:t>
      </w:r>
      <w:r w:rsidR="00B71DF7">
        <w:rPr>
          <w:noProof/>
        </w:rPr>
        <w:fldChar w:fldCharType="end"/>
      </w:r>
      <w:r w:rsidRPr="00FC02FE">
        <w:rPr>
          <w:b w:val="0"/>
        </w:rPr>
        <w:tab/>
      </w:r>
      <w:r>
        <w:rPr>
          <w:b w:val="0"/>
        </w:rPr>
        <w:t>Die beiden Ladebildschirme der Applikation</w:t>
      </w:r>
      <w:bookmarkEnd w:id="76"/>
    </w:p>
    <w:p w14:paraId="52453E22" w14:textId="578E6CC7"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 xml:space="preserve">Ergebnis aufbereitet und dem Nutzer angezeigt (si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angezeigt. </w:t>
      </w:r>
    </w:p>
    <w:p w14:paraId="456D7784"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ichen zu beenden und so zum Hauptbildschirm der AR-Brille zurück zu gelangen.</w:t>
      </w:r>
    </w:p>
    <w:p w14:paraId="138EE2A4" w14:textId="77777777" w:rsidR="00C63EB3" w:rsidRDefault="00AF3D59" w:rsidP="00C63EB3">
      <w:r>
        <w:rPr>
          <w:noProof/>
        </w:rPr>
        <w:drawing>
          <wp:inline distT="0" distB="0" distL="0" distR="0" wp14:anchorId="6C778DA7" wp14:editId="1C45B460">
            <wp:extent cx="5394960" cy="3034665"/>
            <wp:effectExtent l="0" t="0" r="0" b="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6B995F54" w14:textId="77777777" w:rsidR="00C63EB3" w:rsidRDefault="00C63EB3" w:rsidP="00C63EB3">
      <w:pPr>
        <w:pStyle w:val="Beschriftung"/>
        <w:rPr>
          <w:b w:val="0"/>
        </w:rPr>
      </w:pPr>
      <w:bookmarkStart w:id="77" w:name="_Toc282440084"/>
      <w:r w:rsidRPr="00C33FAB">
        <w:t xml:space="preserve">Abb. </w:t>
      </w:r>
      <w:r w:rsidR="00B71DF7">
        <w:fldChar w:fldCharType="begin"/>
      </w:r>
      <w:r w:rsidR="00B44C3B">
        <w:instrText xml:space="preserve"> STYLEREF 1 \s </w:instrText>
      </w:r>
      <w:r w:rsidR="00B71DF7">
        <w:fldChar w:fldCharType="separate"/>
      </w:r>
      <w:r w:rsidR="00350FF9">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8</w:t>
      </w:r>
      <w:r w:rsidR="00B71DF7">
        <w:rPr>
          <w:noProof/>
        </w:rPr>
        <w:fldChar w:fldCharType="end"/>
      </w:r>
      <w:r w:rsidRPr="00FC02FE">
        <w:rPr>
          <w:b w:val="0"/>
        </w:rPr>
        <w:tab/>
      </w:r>
      <w:r>
        <w:rPr>
          <w:b w:val="0"/>
        </w:rPr>
        <w:t>Das Ergebnis der Anfrage</w:t>
      </w:r>
      <w:bookmarkEnd w:id="77"/>
    </w:p>
    <w:p w14:paraId="75EB0ABB" w14:textId="77777777" w:rsidR="00C63EB3" w:rsidRDefault="00C63EB3" w:rsidP="00C63EB3">
      <w:r>
        <w:rPr>
          <w:noProof/>
        </w:rPr>
        <w:lastRenderedPageBreak/>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78" w:name="_Toc282440085"/>
      <w:r w:rsidRPr="00C33FAB">
        <w:t xml:space="preserve">Abb. </w:t>
      </w:r>
      <w:r w:rsidR="00B71DF7">
        <w:fldChar w:fldCharType="begin"/>
      </w:r>
      <w:r w:rsidR="00B44C3B">
        <w:instrText xml:space="preserve"> STYLEREF 1 \s </w:instrText>
      </w:r>
      <w:r w:rsidR="00B71DF7">
        <w:fldChar w:fldCharType="separate"/>
      </w:r>
      <w:r w:rsidR="00350FF9">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350FF9">
        <w:rPr>
          <w:noProof/>
        </w:rPr>
        <w:t>9</w:t>
      </w:r>
      <w:r w:rsidR="00B71DF7">
        <w:rPr>
          <w:noProof/>
        </w:rPr>
        <w:fldChar w:fldCharType="end"/>
      </w:r>
      <w:r w:rsidRPr="00FC02FE">
        <w:rPr>
          <w:b w:val="0"/>
        </w:rPr>
        <w:tab/>
      </w:r>
      <w:r>
        <w:rPr>
          <w:b w:val="0"/>
        </w:rPr>
        <w:t>Das negative Ergebnis einer anderen Anfrage</w:t>
      </w:r>
      <w:bookmarkEnd w:id="78"/>
    </w:p>
    <w:p w14:paraId="1EB0BC28" w14:textId="77777777" w:rsidR="00C63EB3" w:rsidRPr="00B80B0F" w:rsidRDefault="00C63EB3" w:rsidP="00C63EB3"/>
    <w:p w14:paraId="7D2F1D66" w14:textId="77777777" w:rsidR="00C63EB3" w:rsidRDefault="00C63EB3" w:rsidP="00C63EB3">
      <w:pPr>
        <w:pStyle w:val="berschrift1"/>
      </w:pPr>
      <w:bookmarkStart w:id="79" w:name="_Toc282440118"/>
      <w:r w:rsidRPr="003C7E2E">
        <w:lastRenderedPageBreak/>
        <w:t>Fazit und Ausblick</w:t>
      </w:r>
      <w:bookmarkEnd w:id="79"/>
    </w:p>
    <w:p w14:paraId="1387CE37" w14:textId="4B358928"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rdeutlichen.</w:t>
      </w:r>
    </w:p>
    <w:p w14:paraId="5BFEC6B5" w14:textId="07705458" w:rsidR="00C63EB3" w:rsidRDefault="00C63EB3" w:rsidP="00C63EB3">
      <w:pPr>
        <w:pStyle w:val="BasicText"/>
      </w:pPr>
      <w:r>
        <w:t xml:space="preserve">Abschließend </w:t>
      </w:r>
      <w:r w:rsidR="009A22D9">
        <w:t xml:space="preserve">ist zu konstatieren, </w:t>
      </w:r>
      <w:r>
        <w:t xml:space="preserve">dass ein Potenzial in der Nutzung von kontextsensitiven Informationen in der Industrie vorhanden ist. </w:t>
      </w:r>
      <w:r w:rsidR="009A22D9">
        <w:t xml:space="preserve">Durch die Nutzung von darauf spezialisierten Algorithmen ist es möglich, Objekte in Fotos und somit der den Nutzer umgebenden Realität wiederzuerkennen und diese mit Informationen zu verknüpfen. So </w:t>
      </w:r>
      <w:r w:rsidR="00D94ACB">
        <w:t xml:space="preserve">können </w:t>
      </w:r>
      <w:r w:rsidR="009A22D9">
        <w:t>auf dieser Basis weitergehende Information hinterlegt oder bspw. anschließende Arbeitsschritte eingeleitet werden.</w:t>
      </w:r>
    </w:p>
    <w:p w14:paraId="5819E678"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74AB65D4" w14:textId="78E2EB8F" w:rsidR="00D94ACB" w:rsidRDefault="00D94ACB" w:rsidP="00C63EB3">
      <w:pPr>
        <w:pStyle w:val="BasicText"/>
      </w:pPr>
      <w:r>
        <w:t xml:space="preserve">Damit ist ein Beitrag geleistet worden </w:t>
      </w:r>
      <w:r w:rsidR="00710980">
        <w:t>um im Rahmen des GLASSROOM Projektes ein Gerät der Augmented Reality zukünftig als Lernunterstützung zu nutzen und durch Objekt- und Bilderkennung dem Träger und Nutzer wichtige kontextsensitive Informationen zu liefern.</w:t>
      </w:r>
    </w:p>
    <w:p w14:paraId="6E6E66DB" w14:textId="171433F0" w:rsidR="00FE1AB3"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um zum Beispiel auf Grundlage der Ortsdaten des Nutzers eine Vorauswahl der hinterlegten Objekte zu treffen. Auch im Bereich der Objekterkennung sind Erweiterungen insbesondere mit Blick auf die Wahl des Matching</w:t>
      </w:r>
      <w:r w:rsidR="00793B05">
        <w:t>-</w:t>
      </w:r>
      <w:r>
        <w:t xml:space="preserve"> und Analysevorganges denkbar. Hier sollten auf Dauer modernere </w:t>
      </w:r>
      <w:r w:rsidR="009A22D9">
        <w:t xml:space="preserve">Algorithmen </w:t>
      </w:r>
      <w:r>
        <w:t xml:space="preserve">des Matchings genutzt werden und dazu die Forschung im Bereich der Computer Vision </w:t>
      </w:r>
      <w:r w:rsidR="00D94ACB">
        <w:t xml:space="preserve">berücksichtigt </w:t>
      </w:r>
      <w:r>
        <w:t xml:space="preserve">werden. </w:t>
      </w:r>
      <w:r w:rsidR="00FE1AB3">
        <w:t xml:space="preserve">Hier wären vor allem eine Erweiterung des Match- und </w:t>
      </w:r>
      <w:r w:rsidR="00FE1AB3">
        <w:lastRenderedPageBreak/>
        <w:t>Suchprozesses durch neue T</w:t>
      </w:r>
      <w:r w:rsidR="004A56F5">
        <w:t>echnologien</w:t>
      </w:r>
      <w:r w:rsidR="00FE1AB3">
        <w:t xml:space="preserve">, Vorauswahl durch den genannten BoF-Ansatz </w:t>
      </w:r>
      <w:bookmarkStart w:id="80" w:name="_GoBack"/>
      <w:r w:rsidR="00FE1AB3">
        <w:t>oder sogar ein Einbinden und Abgleichen über 3D-Modelle denkbar.</w:t>
      </w:r>
    </w:p>
    <w:bookmarkEnd w:id="80"/>
    <w:p w14:paraId="1C6CCEAE" w14:textId="77777777" w:rsidR="00FE1AB3" w:rsidRPr="00323797" w:rsidRDefault="00C63EB3" w:rsidP="00FE1AB3">
      <w:pPr>
        <w:pStyle w:val="BasicText"/>
      </w:pPr>
      <w:r>
        <w:t>Aber auch eine Ergänzung um weitere Informationsträger wie QR Codes neben der reinen Objekterkennung wären Ansätze</w:t>
      </w:r>
      <w:r w:rsidR="00793B05">
        <w:t>,</w:t>
      </w:r>
      <w:r>
        <w:t xml:space="preserve"> die als Verbesserungsvorschlag für eine Anwendung dieser Art denkbar wären.</w:t>
      </w:r>
    </w:p>
    <w:p w14:paraId="1541AB13" w14:textId="77777777" w:rsidR="00C63EB3" w:rsidRPr="003C7E2E" w:rsidRDefault="00C63EB3" w:rsidP="00C63EB3">
      <w:pPr>
        <w:pStyle w:val="berschrift1"/>
        <w:numPr>
          <w:ilvl w:val="0"/>
          <w:numId w:val="0"/>
        </w:numPr>
      </w:pPr>
      <w:bookmarkStart w:id="81" w:name="Literaturverzeichnis"/>
      <w:bookmarkStart w:id="82" w:name="_Toc70927232"/>
      <w:bookmarkStart w:id="83" w:name="_Toc282440119"/>
      <w:commentRangeStart w:id="84"/>
      <w:r w:rsidRPr="003C7E2E">
        <w:lastRenderedPageBreak/>
        <w:t>Literaturverzeichnis</w:t>
      </w:r>
      <w:bookmarkEnd w:id="81"/>
      <w:bookmarkEnd w:id="82"/>
      <w:bookmarkEnd w:id="83"/>
      <w:commentRangeEnd w:id="84"/>
      <w:r w:rsidR="00D94ACB">
        <w:rPr>
          <w:rStyle w:val="Kommentarzeichen"/>
          <w:b w:val="0"/>
          <w:vanish/>
          <w:kern w:val="0"/>
        </w:rPr>
        <w:commentReference w:id="84"/>
      </w:r>
    </w:p>
    <w:bookmarkStart w:id="85" w:name="_Toc70927233"/>
    <w:p w14:paraId="04927D37" w14:textId="2D0FC1F7" w:rsidR="006D159F" w:rsidRPr="006D159F" w:rsidRDefault="00B71DF7">
      <w:pPr>
        <w:pStyle w:val="StandardWeb"/>
        <w:ind w:left="480" w:hanging="480"/>
        <w:divId w:val="1637636445"/>
        <w:rPr>
          <w:noProof/>
        </w:rPr>
      </w:pPr>
      <w:r w:rsidRPr="003C7E2E">
        <w:rPr>
          <w:b/>
        </w:rPr>
        <w:fldChar w:fldCharType="begin" w:fldLock="1"/>
      </w:r>
      <w:r w:rsidR="00C63EB3" w:rsidRPr="003C7E2E">
        <w:rPr>
          <w:b/>
        </w:rPr>
        <w:instrText xml:space="preserve">ADDIN Mendeley Bibliography CSL_BIBLIOGRAPHY </w:instrText>
      </w:r>
      <w:r w:rsidRPr="003C7E2E">
        <w:rPr>
          <w:b/>
        </w:rPr>
        <w:fldChar w:fldCharType="separate"/>
      </w:r>
      <w:r w:rsidR="006D159F" w:rsidRPr="006D159F">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2DA4CE6" w14:textId="77777777" w:rsidR="006D159F" w:rsidRPr="006D159F" w:rsidRDefault="006D159F">
      <w:pPr>
        <w:pStyle w:val="StandardWeb"/>
        <w:ind w:left="480" w:hanging="480"/>
        <w:divId w:val="1637636445"/>
        <w:rPr>
          <w:noProof/>
        </w:rPr>
      </w:pPr>
      <w:r w:rsidRPr="006D159F">
        <w:rPr>
          <w:noProof/>
        </w:rPr>
        <w:t>Alahi, Alexandre; Ortiz, Raphael; Vandergheynst, Pierre (2012) FREAK: Fast Retina Keypoint. 2012 IEEE Conference on Computer Vision and Pattern Recognition. IEEE, 510–517.</w:t>
      </w:r>
    </w:p>
    <w:p w14:paraId="0BC4C396" w14:textId="77777777" w:rsidR="006D159F" w:rsidRPr="006D159F" w:rsidRDefault="006D159F">
      <w:pPr>
        <w:pStyle w:val="StandardWeb"/>
        <w:ind w:left="480" w:hanging="480"/>
        <w:divId w:val="1637636445"/>
        <w:rPr>
          <w:noProof/>
        </w:rPr>
      </w:pPr>
      <w:r w:rsidRPr="006D159F">
        <w:rPr>
          <w:noProof/>
        </w:rPr>
        <w:t>Ashford, Robin (2010) QR codes and academic libraries. College &amp; Research Libraries News, 71 (10):526–530.</w:t>
      </w:r>
    </w:p>
    <w:p w14:paraId="16901588" w14:textId="77777777" w:rsidR="006D159F" w:rsidRPr="006D159F" w:rsidRDefault="006D159F">
      <w:pPr>
        <w:pStyle w:val="StandardWeb"/>
        <w:ind w:left="480" w:hanging="480"/>
        <w:divId w:val="1637636445"/>
        <w:rPr>
          <w:noProof/>
        </w:rPr>
      </w:pPr>
      <w:r w:rsidRPr="006D159F">
        <w:rPr>
          <w:noProof/>
        </w:rPr>
        <w:t>Azuma, Ronald T. (1997) A Survey of Augmented Reality. Presence: Teleoperators and Virtual Environments, 6 (4):355–385.</w:t>
      </w:r>
    </w:p>
    <w:p w14:paraId="3096CA2E" w14:textId="77777777" w:rsidR="006D159F" w:rsidRPr="006D159F" w:rsidRDefault="006D159F">
      <w:pPr>
        <w:pStyle w:val="StandardWeb"/>
        <w:ind w:left="480" w:hanging="480"/>
        <w:divId w:val="1637636445"/>
        <w:rPr>
          <w:noProof/>
        </w:rPr>
      </w:pPr>
      <w:r w:rsidRPr="006D159F">
        <w:rPr>
          <w:noProof/>
        </w:rPr>
        <w:t>Baldauf, Matthias; Dustdar, Schahram; Rosenberg, Florian (2007) A survey on context-aware systems. International Journal of Ad Hoc and Ubiquitous Computing, 2 (4):263–277.</w:t>
      </w:r>
    </w:p>
    <w:p w14:paraId="23D711C1" w14:textId="77777777" w:rsidR="006D159F" w:rsidRPr="006D159F" w:rsidRDefault="006D159F">
      <w:pPr>
        <w:pStyle w:val="StandardWeb"/>
        <w:ind w:left="480" w:hanging="480"/>
        <w:divId w:val="1637636445"/>
        <w:rPr>
          <w:noProof/>
        </w:rPr>
      </w:pPr>
      <w:r w:rsidRPr="006D159F">
        <w:rPr>
          <w:noProof/>
        </w:rPr>
        <w:t>Baumgart, Bruce Guenther (1974) Geometric Modeling for Computer Vision. Stanford University, 136.</w:t>
      </w:r>
    </w:p>
    <w:p w14:paraId="0CD0DC71" w14:textId="77777777" w:rsidR="006D159F" w:rsidRPr="006D159F" w:rsidRDefault="006D159F">
      <w:pPr>
        <w:pStyle w:val="StandardWeb"/>
        <w:ind w:left="480" w:hanging="480"/>
        <w:divId w:val="1637636445"/>
        <w:rPr>
          <w:noProof/>
        </w:rPr>
      </w:pPr>
      <w:r w:rsidRPr="006D159F">
        <w:rPr>
          <w:noProof/>
        </w:rPr>
        <w:t>Bay, Herbert; Ess, Andreas; Tuytelaars, Tinne; Gool, Luc Van (2008) Speeded-Up Robust Features (SURF). Computer Vision and Image Understanding, 110 (3):346–359.</w:t>
      </w:r>
    </w:p>
    <w:p w14:paraId="43A5832D" w14:textId="77777777" w:rsidR="006D159F" w:rsidRPr="006D159F" w:rsidRDefault="006D159F">
      <w:pPr>
        <w:pStyle w:val="StandardWeb"/>
        <w:ind w:left="480" w:hanging="480"/>
        <w:divId w:val="1637636445"/>
        <w:rPr>
          <w:noProof/>
        </w:rPr>
      </w:pPr>
      <w:r w:rsidRPr="006D159F">
        <w:rPr>
          <w:noProof/>
        </w:rPr>
        <w:t>Bellavista, Paolo; Corradi, Antonio; Fanelli, Mario; Foschini, Luca (2012) A survey of context data distribution for mobile ubiquitous systems. ACM Computing Surveys (CSUR), 44 (4):24.</w:t>
      </w:r>
    </w:p>
    <w:p w14:paraId="3FA6264F" w14:textId="77777777" w:rsidR="006D159F" w:rsidRPr="006D159F" w:rsidRDefault="006D159F">
      <w:pPr>
        <w:pStyle w:val="StandardWeb"/>
        <w:ind w:left="480" w:hanging="480"/>
        <w:divId w:val="1637636445"/>
        <w:rPr>
          <w:noProof/>
        </w:rPr>
      </w:pPr>
      <w:r w:rsidRPr="006D159F">
        <w:rPr>
          <w:noProof/>
        </w:rPr>
        <w:t>Bilton, Nick (2012) Google to Sell Heads-Up Display Glasses by Year’s End. http://bits.blogs.nytimes.com/2012/02/21/google-to-sell-terminator-style-glasses-by-years-end/?ref=technology, abgerufen am 20.11.2014.</w:t>
      </w:r>
    </w:p>
    <w:p w14:paraId="64187578" w14:textId="77777777" w:rsidR="006D159F" w:rsidRPr="006D159F" w:rsidRDefault="006D159F">
      <w:pPr>
        <w:pStyle w:val="StandardWeb"/>
        <w:ind w:left="480" w:hanging="480"/>
        <w:divId w:val="1637636445"/>
        <w:rPr>
          <w:noProof/>
        </w:rPr>
      </w:pPr>
      <w:r w:rsidRPr="006D159F">
        <w:rPr>
          <w:noProof/>
        </w:rPr>
        <w:t>Bradski, Gary; Kaehler, Adrian (2008) Learning OpenCV Computer Vision with the OpenCV Library. 1. Auflage, Sebastopol, CA, O’Reilly, Inc.</w:t>
      </w:r>
    </w:p>
    <w:p w14:paraId="195F7575" w14:textId="77777777" w:rsidR="006D159F" w:rsidRPr="006D159F" w:rsidRDefault="006D159F">
      <w:pPr>
        <w:pStyle w:val="StandardWeb"/>
        <w:ind w:left="480" w:hanging="480"/>
        <w:divId w:val="1637636445"/>
        <w:rPr>
          <w:noProof/>
        </w:rPr>
      </w:pPr>
      <w:r w:rsidRPr="006D159F">
        <w:rPr>
          <w:noProof/>
        </w:rPr>
        <w:lastRenderedPageBreak/>
        <w:t>Canny, John (1986) A Computational Approach to Edge Detection. IEEE Transactions on Pattern Analysis and Machine Intelligence, PAMI-8 (6):679–698.</w:t>
      </w:r>
    </w:p>
    <w:p w14:paraId="7E29BC74" w14:textId="77777777" w:rsidR="006D159F" w:rsidRPr="006D159F" w:rsidRDefault="006D159F">
      <w:pPr>
        <w:pStyle w:val="StandardWeb"/>
        <w:ind w:left="480" w:hanging="480"/>
        <w:divId w:val="1637636445"/>
        <w:rPr>
          <w:noProof/>
        </w:rPr>
      </w:pPr>
      <w:r w:rsidRPr="006D159F">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222F9BC3" w14:textId="77777777" w:rsidR="006D159F" w:rsidRPr="006D159F" w:rsidRDefault="006D159F">
      <w:pPr>
        <w:pStyle w:val="StandardWeb"/>
        <w:ind w:left="480" w:hanging="480"/>
        <w:divId w:val="1637636445"/>
        <w:rPr>
          <w:noProof/>
        </w:rPr>
      </w:pPr>
      <w:r w:rsidRPr="006D159F">
        <w:rPr>
          <w:noProof/>
        </w:rPr>
        <w:t>Chen, Harry L. (2004) An intelligent broker architecture for pervasive context-aware systems. University of Maryland, .</w:t>
      </w:r>
    </w:p>
    <w:p w14:paraId="177757CB" w14:textId="77777777" w:rsidR="006D159F" w:rsidRPr="006D159F" w:rsidRDefault="006D159F">
      <w:pPr>
        <w:pStyle w:val="StandardWeb"/>
        <w:ind w:left="480" w:hanging="480"/>
        <w:divId w:val="1637636445"/>
        <w:rPr>
          <w:noProof/>
        </w:rPr>
      </w:pPr>
      <w:r w:rsidRPr="006D159F">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586FB2F4" w14:textId="77777777" w:rsidR="006D159F" w:rsidRPr="006D159F" w:rsidRDefault="006D159F">
      <w:pPr>
        <w:pStyle w:val="StandardWeb"/>
        <w:ind w:left="480" w:hanging="480"/>
        <w:divId w:val="1637636445"/>
        <w:rPr>
          <w:noProof/>
        </w:rPr>
      </w:pPr>
      <w:r w:rsidRPr="006D159F">
        <w:rPr>
          <w:noProof/>
        </w:rPr>
        <w:t>Cipolla, Thomas M; Lake, Ballston; Mundy, Joseph L (1982) Optical Character Recognition. United States, .</w:t>
      </w:r>
    </w:p>
    <w:p w14:paraId="50311AEC" w14:textId="77777777" w:rsidR="006D159F" w:rsidRPr="006D159F" w:rsidRDefault="006D159F">
      <w:pPr>
        <w:pStyle w:val="StandardWeb"/>
        <w:ind w:left="480" w:hanging="480"/>
        <w:divId w:val="1637636445"/>
        <w:rPr>
          <w:noProof/>
        </w:rPr>
      </w:pPr>
      <w:r w:rsidRPr="006D159F">
        <w:rPr>
          <w:noProof/>
        </w:rPr>
        <w:t>DENSO WAVE (2014) QRcode.com. http://www.qrcode.com/en/index.html, abgerufen am 16.10.2014.</w:t>
      </w:r>
    </w:p>
    <w:p w14:paraId="06E2B93D" w14:textId="77777777" w:rsidR="006D159F" w:rsidRPr="006D159F" w:rsidRDefault="006D159F">
      <w:pPr>
        <w:pStyle w:val="StandardWeb"/>
        <w:ind w:left="480" w:hanging="480"/>
        <w:divId w:val="1637636445"/>
        <w:rPr>
          <w:noProof/>
        </w:rPr>
      </w:pPr>
      <w:r w:rsidRPr="006D159F">
        <w:rPr>
          <w:noProof/>
        </w:rPr>
        <w:t>Dey, Anind K. (2001) Understanding and Using Context. Personal and Ubiquitous Computing, 5 (1):4–7.</w:t>
      </w:r>
    </w:p>
    <w:p w14:paraId="42E9030C" w14:textId="77777777" w:rsidR="006D159F" w:rsidRPr="006D159F" w:rsidRDefault="006D159F">
      <w:pPr>
        <w:pStyle w:val="StandardWeb"/>
        <w:ind w:left="480" w:hanging="480"/>
        <w:divId w:val="1637636445"/>
        <w:rPr>
          <w:noProof/>
        </w:rPr>
      </w:pPr>
      <w:r w:rsidRPr="006D159F">
        <w:rPr>
          <w:noProof/>
        </w:rPr>
        <w:t>Dey, Anind K.; Salber, Daniel; Abowd, Gregory D.; Futakawa, Masayu (1999) The Conference Assistant: combining context-awareness with wearable computing. Digest of Papers. Third International Symposium on Wearable Computers. IEEE Comput. Soc, 21–28.</w:t>
      </w:r>
    </w:p>
    <w:p w14:paraId="0026AB72" w14:textId="77777777" w:rsidR="006D159F" w:rsidRPr="006D159F" w:rsidRDefault="006D159F">
      <w:pPr>
        <w:pStyle w:val="StandardWeb"/>
        <w:ind w:left="480" w:hanging="480"/>
        <w:divId w:val="1637636445"/>
        <w:rPr>
          <w:noProof/>
        </w:rPr>
      </w:pPr>
      <w:r w:rsidRPr="006D159F">
        <w:rPr>
          <w:noProof/>
        </w:rPr>
        <w:t>Djuknic, GM; Richton, RE (2001) Geolocation and assisted GPS. Computer, 34 (3):123–125.</w:t>
      </w:r>
    </w:p>
    <w:p w14:paraId="668BDDD9" w14:textId="77777777" w:rsidR="006D159F" w:rsidRPr="006D159F" w:rsidRDefault="006D159F">
      <w:pPr>
        <w:pStyle w:val="StandardWeb"/>
        <w:ind w:left="480" w:hanging="480"/>
        <w:divId w:val="1637636445"/>
        <w:rPr>
          <w:noProof/>
        </w:rPr>
      </w:pPr>
      <w:r w:rsidRPr="006D159F">
        <w:rPr>
          <w:noProof/>
        </w:rPr>
        <w:t>Eclipse Foundation (2014) Chapter 1. Introducing Jetty. http://www.eclipse.org/jetty/documentation/current/introduction.html#what-is-jetty, abgerufen am 12.12.2014.</w:t>
      </w:r>
    </w:p>
    <w:p w14:paraId="1ECAB8D5" w14:textId="77777777" w:rsidR="006D159F" w:rsidRPr="006D159F" w:rsidRDefault="006D159F">
      <w:pPr>
        <w:pStyle w:val="StandardWeb"/>
        <w:ind w:left="480" w:hanging="480"/>
        <w:divId w:val="1637636445"/>
        <w:rPr>
          <w:noProof/>
        </w:rPr>
      </w:pPr>
      <w:r w:rsidRPr="006D159F">
        <w:rPr>
          <w:noProof/>
        </w:rPr>
        <w:lastRenderedPageBreak/>
        <w:t>Feng, Steve; Caire, Romain; Cortazar, Bingen; Turan, Mehmet; Wong, Andrew; Ozcan, Aydogan (2014) Immunochromatographic diagnostic test analysis using Google Glass. ACS nano, 8 (3):3069–3079.</w:t>
      </w:r>
    </w:p>
    <w:p w14:paraId="622193ED" w14:textId="77777777" w:rsidR="006D159F" w:rsidRPr="006D159F" w:rsidRDefault="006D159F">
      <w:pPr>
        <w:pStyle w:val="StandardWeb"/>
        <w:ind w:left="480" w:hanging="480"/>
        <w:divId w:val="1637636445"/>
        <w:rPr>
          <w:noProof/>
        </w:rPr>
      </w:pPr>
      <w:r w:rsidRPr="006D159F">
        <w:rPr>
          <w:noProof/>
        </w:rPr>
        <w:t>Fielding, Roy Thomas (2000) Architectural Styles and the Design of Network-based Software Architectures. University of California, Irvine, 162.</w:t>
      </w:r>
    </w:p>
    <w:p w14:paraId="3D34CF0D" w14:textId="77777777" w:rsidR="006D159F" w:rsidRPr="006D159F" w:rsidRDefault="006D159F">
      <w:pPr>
        <w:pStyle w:val="StandardWeb"/>
        <w:ind w:left="480" w:hanging="480"/>
        <w:divId w:val="1637636445"/>
        <w:rPr>
          <w:noProof/>
        </w:rPr>
      </w:pPr>
      <w:r w:rsidRPr="006D159F">
        <w:rPr>
          <w:noProof/>
        </w:rPr>
        <w:t>Gao, Huiji; Tang, Jiliang; Liu, Huan (2012) Exploring Social-Historical Ties on Location-Based Social Networks. ICWSM. 114–121.</w:t>
      </w:r>
    </w:p>
    <w:p w14:paraId="2DF80B67" w14:textId="77777777" w:rsidR="006D159F" w:rsidRPr="006D159F" w:rsidRDefault="006D159F">
      <w:pPr>
        <w:pStyle w:val="StandardWeb"/>
        <w:ind w:left="480" w:hanging="480"/>
        <w:divId w:val="1637636445"/>
        <w:rPr>
          <w:noProof/>
        </w:rPr>
      </w:pPr>
      <w:r w:rsidRPr="006D159F">
        <w:rPr>
          <w:noProof/>
        </w:rPr>
        <w:t>Google (2012) Google I/O 2012. https://developers.google.com/events/io/2012/, abgerufen am 07.12.2014.</w:t>
      </w:r>
    </w:p>
    <w:p w14:paraId="1FDA348E" w14:textId="77777777" w:rsidR="006D159F" w:rsidRPr="006D159F" w:rsidRDefault="006D159F">
      <w:pPr>
        <w:pStyle w:val="StandardWeb"/>
        <w:ind w:left="480" w:hanging="480"/>
        <w:divId w:val="1637636445"/>
        <w:rPr>
          <w:noProof/>
        </w:rPr>
      </w:pPr>
      <w:r w:rsidRPr="006D159F">
        <w:rPr>
          <w:noProof/>
        </w:rPr>
        <w:t>Google (2014a) The Glass Explorer Programm. http://www.google.com/glass/start/, abgerufen am 29.12.2014.</w:t>
      </w:r>
    </w:p>
    <w:p w14:paraId="111EDFAA" w14:textId="77777777" w:rsidR="006D159F" w:rsidRPr="006D159F" w:rsidRDefault="006D159F">
      <w:pPr>
        <w:pStyle w:val="StandardWeb"/>
        <w:ind w:left="480" w:hanging="480"/>
        <w:divId w:val="1637636445"/>
        <w:rPr>
          <w:noProof/>
        </w:rPr>
      </w:pPr>
      <w:r w:rsidRPr="006D159F">
        <w:rPr>
          <w:noProof/>
        </w:rPr>
        <w:t>Google (2014b) Tech specs. https://support.google.com/glass/answer/3064128?hl=de, abgerufen am 26.11.2014.</w:t>
      </w:r>
    </w:p>
    <w:p w14:paraId="68773973" w14:textId="77777777" w:rsidR="006D159F" w:rsidRPr="006D159F" w:rsidRDefault="006D159F">
      <w:pPr>
        <w:pStyle w:val="StandardWeb"/>
        <w:ind w:left="480" w:hanging="480"/>
        <w:divId w:val="1637636445"/>
        <w:rPr>
          <w:noProof/>
        </w:rPr>
      </w:pPr>
      <w:r w:rsidRPr="006D159F">
        <w:rPr>
          <w:noProof/>
        </w:rPr>
        <w:t>Google (2014c) Android Lollipop. https://developer.android.com/about/versions/lollipop.html, abgerufen am 29.12.2014.</w:t>
      </w:r>
    </w:p>
    <w:p w14:paraId="40E3CF90" w14:textId="77777777" w:rsidR="006D159F" w:rsidRPr="006D159F" w:rsidRDefault="006D159F">
      <w:pPr>
        <w:pStyle w:val="StandardWeb"/>
        <w:ind w:left="480" w:hanging="480"/>
        <w:divId w:val="1637636445"/>
        <w:rPr>
          <w:noProof/>
        </w:rPr>
      </w:pPr>
      <w:r w:rsidRPr="006D159F">
        <w:rPr>
          <w:noProof/>
        </w:rPr>
        <w:t>Google (2014d) Glass Platform Release Notes. https://developers.google.com/glass/release-notes, abgerufen am 02.12.2014.</w:t>
      </w:r>
    </w:p>
    <w:p w14:paraId="7E9E9888" w14:textId="77777777" w:rsidR="006D159F" w:rsidRPr="006D159F" w:rsidRDefault="006D159F">
      <w:pPr>
        <w:pStyle w:val="StandardWeb"/>
        <w:ind w:left="480" w:hanging="480"/>
        <w:divId w:val="1637636445"/>
        <w:rPr>
          <w:noProof/>
        </w:rPr>
      </w:pPr>
      <w:r w:rsidRPr="006D159F">
        <w:rPr>
          <w:noProof/>
        </w:rPr>
        <w:t>Google (2014e) Configuring Gradle Builds. https://developer.android.com/tools/building/configuring-gradle.html, abgerufen am 09.01.2015.</w:t>
      </w:r>
    </w:p>
    <w:p w14:paraId="254E95B7" w14:textId="77777777" w:rsidR="006D159F" w:rsidRPr="006D159F" w:rsidRDefault="006D159F">
      <w:pPr>
        <w:pStyle w:val="StandardWeb"/>
        <w:ind w:left="480" w:hanging="480"/>
        <w:divId w:val="1637636445"/>
        <w:rPr>
          <w:noProof/>
        </w:rPr>
      </w:pPr>
      <w:r w:rsidRPr="006D159F">
        <w:rPr>
          <w:noProof/>
        </w:rPr>
        <w:t>Huang, Zhanpeng; Hui, Pan; Peylo, Christoph; Chatzopoulos, Dimitris (2013) Mobile augmented reality survey: a bottom-up approach. Arxiv.Org. 35.</w:t>
      </w:r>
    </w:p>
    <w:p w14:paraId="52D24E25" w14:textId="77777777" w:rsidR="006D159F" w:rsidRPr="006D159F" w:rsidRDefault="006D159F">
      <w:pPr>
        <w:pStyle w:val="StandardWeb"/>
        <w:ind w:left="480" w:hanging="480"/>
        <w:divId w:val="1637636445"/>
        <w:rPr>
          <w:noProof/>
        </w:rPr>
      </w:pPr>
      <w:r w:rsidRPr="006D159F">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690CB1EA" w14:textId="77777777" w:rsidR="006D159F" w:rsidRPr="006D159F" w:rsidRDefault="006D159F">
      <w:pPr>
        <w:pStyle w:val="StandardWeb"/>
        <w:ind w:left="480" w:hanging="480"/>
        <w:divId w:val="1637636445"/>
        <w:rPr>
          <w:noProof/>
        </w:rPr>
      </w:pPr>
      <w:r w:rsidRPr="006D159F">
        <w:rPr>
          <w:noProof/>
        </w:rPr>
        <w:t>Juan, L; Gwun, O (2009) A comparison of sift, pca-sift and surf. International Journal of Image Processing (IJIP), 3 (4):143–152.</w:t>
      </w:r>
    </w:p>
    <w:p w14:paraId="27123AFF" w14:textId="77777777" w:rsidR="006D159F" w:rsidRPr="006D159F" w:rsidRDefault="006D159F">
      <w:pPr>
        <w:pStyle w:val="StandardWeb"/>
        <w:ind w:left="480" w:hanging="480"/>
        <w:divId w:val="1637636445"/>
        <w:rPr>
          <w:noProof/>
        </w:rPr>
      </w:pPr>
      <w:r w:rsidRPr="006D159F">
        <w:rPr>
          <w:noProof/>
        </w:rPr>
        <w:lastRenderedPageBreak/>
        <w:t>Junglas, Iris A.; Watson, Richard T. (2008) Location-based services. Communications of the ACM, 51 (3):65–69.</w:t>
      </w:r>
    </w:p>
    <w:p w14:paraId="016E0C14" w14:textId="77777777" w:rsidR="006D159F" w:rsidRPr="006D159F" w:rsidRDefault="006D159F">
      <w:pPr>
        <w:pStyle w:val="StandardWeb"/>
        <w:ind w:left="480" w:hanging="480"/>
        <w:divId w:val="1637636445"/>
        <w:rPr>
          <w:noProof/>
        </w:rPr>
      </w:pPr>
      <w:r w:rsidRPr="006D159F">
        <w:rPr>
          <w:noProof/>
        </w:rPr>
        <w:t>Kölmel, Dr. Bernhard; Yellowmap AG (2003) Location Based Services. Workshop Mobile Commerce. 88–101.</w:t>
      </w:r>
    </w:p>
    <w:p w14:paraId="75D1FAA8" w14:textId="77777777" w:rsidR="006D159F" w:rsidRPr="006D159F" w:rsidRDefault="006D159F">
      <w:pPr>
        <w:pStyle w:val="StandardWeb"/>
        <w:ind w:left="480" w:hanging="480"/>
        <w:divId w:val="1637636445"/>
        <w:rPr>
          <w:noProof/>
        </w:rPr>
      </w:pPr>
      <w:r w:rsidRPr="006D159F">
        <w:rPr>
          <w:noProof/>
        </w:rPr>
        <w:t>Lee, Sangkeun; Chang, Juno; Lee, Sang-goo (2010) Survey and Trend Analysis of Context-Aware Systems. Information-An International Interdisciplinary Journal, 14 (2):527–548.</w:t>
      </w:r>
    </w:p>
    <w:p w14:paraId="138A035C" w14:textId="77777777" w:rsidR="006D159F" w:rsidRPr="006D159F" w:rsidRDefault="006D159F">
      <w:pPr>
        <w:pStyle w:val="StandardWeb"/>
        <w:ind w:left="480" w:hanging="480"/>
        <w:divId w:val="1637636445"/>
        <w:rPr>
          <w:noProof/>
        </w:rPr>
      </w:pPr>
      <w:r w:rsidRPr="006D159F">
        <w:rPr>
          <w:noProof/>
        </w:rPr>
        <w:t>Leutenegger, Stefan; Chli, Margarita; Siegwart, Roland Y. (2011) BRISK: Binary Robust invariant scalable keypoints. 2011 International Conference on Computer Vision. IEEE, 2548–2555.</w:t>
      </w:r>
    </w:p>
    <w:p w14:paraId="30AF96E5" w14:textId="77777777" w:rsidR="006D159F" w:rsidRPr="006D159F" w:rsidRDefault="006D159F">
      <w:pPr>
        <w:pStyle w:val="StandardWeb"/>
        <w:ind w:left="480" w:hanging="480"/>
        <w:divId w:val="1637636445"/>
        <w:rPr>
          <w:noProof/>
        </w:rPr>
      </w:pPr>
      <w:r w:rsidRPr="006D159F">
        <w:rPr>
          <w:noProof/>
        </w:rPr>
        <w:t>Lins, Caio Novaes; Teixeira, João Marcelo; Rafael, Alves Roberto; Teichrieb, Veronica (2014) Development of Interactive Applications for Google Glass. Tendências e Técnicas em Realidade Virtual e Aumentada. 4. Auflage, 167–188.</w:t>
      </w:r>
    </w:p>
    <w:p w14:paraId="5B3CAB0D" w14:textId="77777777" w:rsidR="006D159F" w:rsidRPr="006D159F" w:rsidRDefault="006D159F">
      <w:pPr>
        <w:pStyle w:val="StandardWeb"/>
        <w:ind w:left="480" w:hanging="480"/>
        <w:divId w:val="1637636445"/>
        <w:rPr>
          <w:noProof/>
        </w:rPr>
      </w:pPr>
      <w:r w:rsidRPr="006D159F">
        <w:rPr>
          <w:noProof/>
        </w:rPr>
        <w:t>Lowe, David G. (1999) Object recognition from local scale-invariant features. Proceedings of the Seventh IEEE International Conference on Computer Vision. IEEE, 1150–1157 vol.2.</w:t>
      </w:r>
    </w:p>
    <w:p w14:paraId="417B0616" w14:textId="77777777" w:rsidR="006D159F" w:rsidRPr="006D159F" w:rsidRDefault="006D159F">
      <w:pPr>
        <w:pStyle w:val="StandardWeb"/>
        <w:ind w:left="480" w:hanging="480"/>
        <w:divId w:val="1637636445"/>
        <w:rPr>
          <w:noProof/>
        </w:rPr>
      </w:pPr>
      <w:r w:rsidRPr="006D159F">
        <w:rPr>
          <w:noProof/>
        </w:rPr>
        <w:t>Lowe, David G. (2004) Distinctive Image Features from Scale-Invariant Keypoints. International Journal of Computer Vision, 60 (2):91–110.</w:t>
      </w:r>
    </w:p>
    <w:p w14:paraId="27A55734" w14:textId="77777777" w:rsidR="006D159F" w:rsidRPr="006D159F" w:rsidRDefault="006D159F">
      <w:pPr>
        <w:pStyle w:val="StandardWeb"/>
        <w:ind w:left="480" w:hanging="480"/>
        <w:divId w:val="1637636445"/>
        <w:rPr>
          <w:noProof/>
        </w:rPr>
      </w:pPr>
      <w:r w:rsidRPr="006D159F">
        <w:rPr>
          <w:noProof/>
        </w:rPr>
        <w:t>Mehrotra, Rajiv; Nichani, Sanjay; Ranganathan, N. (1990) Corner detection. Pattern Recognition, 23 (11):1223–1233.</w:t>
      </w:r>
    </w:p>
    <w:p w14:paraId="0D0F3E3C" w14:textId="77777777" w:rsidR="006D159F" w:rsidRPr="006D159F" w:rsidRDefault="006D159F">
      <w:pPr>
        <w:pStyle w:val="StandardWeb"/>
        <w:ind w:left="480" w:hanging="480"/>
        <w:divId w:val="1637636445"/>
        <w:rPr>
          <w:noProof/>
        </w:rPr>
      </w:pPr>
      <w:r w:rsidRPr="006D159F">
        <w:rPr>
          <w:noProof/>
        </w:rPr>
        <w:t>Morril, Dan (2008) Announcing the Android 1.0 SDK, release 1. http://android-developers.blogspot.be/2008/09/announcing-android-10-sdk-release-1.html, abgerufen am 02.12.2014.</w:t>
      </w:r>
    </w:p>
    <w:p w14:paraId="1CD33D32" w14:textId="77777777" w:rsidR="006D159F" w:rsidRPr="006D159F" w:rsidRDefault="006D159F">
      <w:pPr>
        <w:pStyle w:val="StandardWeb"/>
        <w:ind w:left="480" w:hanging="480"/>
        <w:divId w:val="1637636445"/>
        <w:rPr>
          <w:noProof/>
        </w:rPr>
      </w:pPr>
      <w:r w:rsidRPr="006D159F">
        <w:rPr>
          <w:noProof/>
        </w:rPr>
        <w:t>Muja, Marius; Lowe, David G. (2009) Fast Approximate Nearest Neighbors with Automatic Algorithm Configuration. VISAPP (1). 331–340.</w:t>
      </w:r>
    </w:p>
    <w:p w14:paraId="6EDF5FE2" w14:textId="77777777" w:rsidR="006D159F" w:rsidRPr="006D159F" w:rsidRDefault="006D159F">
      <w:pPr>
        <w:pStyle w:val="StandardWeb"/>
        <w:ind w:left="480" w:hanging="480"/>
        <w:divId w:val="1637636445"/>
        <w:rPr>
          <w:noProof/>
        </w:rPr>
      </w:pPr>
      <w:r w:rsidRPr="006D159F">
        <w:rPr>
          <w:noProof/>
        </w:rPr>
        <w:t>Nowak, Eric (2006) Computer Vision – ECCV 2006. Berlin, Heidelberg, Springer Berlin Heidelberg.</w:t>
      </w:r>
    </w:p>
    <w:p w14:paraId="0A6E4E33" w14:textId="77777777" w:rsidR="006D159F" w:rsidRPr="006D159F" w:rsidRDefault="006D159F">
      <w:pPr>
        <w:pStyle w:val="StandardWeb"/>
        <w:ind w:left="480" w:hanging="480"/>
        <w:divId w:val="1637636445"/>
        <w:rPr>
          <w:noProof/>
        </w:rPr>
      </w:pPr>
      <w:r w:rsidRPr="006D159F">
        <w:rPr>
          <w:noProof/>
        </w:rPr>
        <w:t>opencv dev team (2014) OpenCV API Reference. http://docs.opencv.org/modules/refman.html, abgerufen am 09.10.2014.</w:t>
      </w:r>
    </w:p>
    <w:p w14:paraId="44BABFFC" w14:textId="77777777" w:rsidR="006D159F" w:rsidRPr="006D159F" w:rsidRDefault="006D159F">
      <w:pPr>
        <w:pStyle w:val="StandardWeb"/>
        <w:ind w:left="480" w:hanging="480"/>
        <w:divId w:val="1637636445"/>
        <w:rPr>
          <w:noProof/>
        </w:rPr>
      </w:pPr>
      <w:r w:rsidRPr="006D159F">
        <w:rPr>
          <w:noProof/>
        </w:rPr>
        <w:lastRenderedPageBreak/>
        <w:t>Perera, Charith; Zaslavsky, Arkady; Christen, Peter; Georgakopoulos, Dimitrios (2014) Context Aware Computing for The Internet of Things: A Survey. IEEE Communications Surveys &amp; Tutorials, 16 (1):414–454.</w:t>
      </w:r>
    </w:p>
    <w:p w14:paraId="4B640EFF" w14:textId="77777777" w:rsidR="006D159F" w:rsidRPr="006D159F" w:rsidRDefault="006D159F">
      <w:pPr>
        <w:pStyle w:val="StandardWeb"/>
        <w:ind w:left="480" w:hanging="480"/>
        <w:divId w:val="1637636445"/>
        <w:rPr>
          <w:noProof/>
        </w:rPr>
      </w:pPr>
      <w:r w:rsidRPr="006D159F">
        <w:rPr>
          <w:noProof/>
        </w:rPr>
        <w:t>Portman, Eric A.; Gailey, Michael L.; Holmes, Chad S.; Burgiss, Michael J.; Smith, Angela King; Pitts III, Ashton F.; Dempsen, Stephen L.; Che, Vinny Wai-yan (2005) Location-based services. USA, 16.</w:t>
      </w:r>
    </w:p>
    <w:p w14:paraId="58A02E6B" w14:textId="77777777" w:rsidR="006D159F" w:rsidRPr="006D159F" w:rsidRDefault="006D159F">
      <w:pPr>
        <w:pStyle w:val="StandardWeb"/>
        <w:ind w:left="480" w:hanging="480"/>
        <w:divId w:val="1637636445"/>
        <w:rPr>
          <w:noProof/>
        </w:rPr>
      </w:pPr>
      <w:r w:rsidRPr="006D159F">
        <w:rPr>
          <w:noProof/>
        </w:rPr>
        <w:t>Rouillard, José (2008) Contextual QR Codes. 2008 The Third International Multi-Conference on Computing in the Global Information Technology (iccgi 2008). IEEE, 50–55.</w:t>
      </w:r>
    </w:p>
    <w:p w14:paraId="14219A49" w14:textId="77777777" w:rsidR="006D159F" w:rsidRPr="006D159F" w:rsidRDefault="006D159F">
      <w:pPr>
        <w:pStyle w:val="StandardWeb"/>
        <w:ind w:left="480" w:hanging="480"/>
        <w:divId w:val="1637636445"/>
        <w:rPr>
          <w:noProof/>
        </w:rPr>
      </w:pPr>
      <w:r w:rsidRPr="006D159F">
        <w:rPr>
          <w:noProof/>
        </w:rPr>
        <w:t>Saha, Amit Kumar (2008) A Developers First Look At Android. Linux For You (January), (January):48–50.</w:t>
      </w:r>
    </w:p>
    <w:p w14:paraId="6828AD12" w14:textId="77777777" w:rsidR="006D159F" w:rsidRPr="006D159F" w:rsidRDefault="006D159F">
      <w:pPr>
        <w:pStyle w:val="StandardWeb"/>
        <w:ind w:left="480" w:hanging="480"/>
        <w:divId w:val="1637636445"/>
        <w:rPr>
          <w:noProof/>
        </w:rPr>
      </w:pPr>
      <w:r w:rsidRPr="006D159F">
        <w:rPr>
          <w:noProof/>
        </w:rPr>
        <w:t>Sande, Koen E. A. Van De; Gevers, Theo; Snoek, Cees G. M. (2010) Evaluating color descriptors for object and scene recognition. IEEE transactions on pattern analysis and machine intelligence, 32 (9):1582–1596.</w:t>
      </w:r>
    </w:p>
    <w:p w14:paraId="7B848179" w14:textId="77777777" w:rsidR="006D159F" w:rsidRPr="006D159F" w:rsidRDefault="006D159F">
      <w:pPr>
        <w:pStyle w:val="StandardWeb"/>
        <w:ind w:left="480" w:hanging="480"/>
        <w:divId w:val="1637636445"/>
        <w:rPr>
          <w:noProof/>
        </w:rPr>
      </w:pPr>
      <w:r w:rsidRPr="006D159F">
        <w:rPr>
          <w:noProof/>
        </w:rPr>
        <w:t>Schaeffer, Cameron (2013) A comparison of keypoint descriptors in the context of pedestrian detection: freak vs. surf vs. brisk. Stanford University, 5.</w:t>
      </w:r>
    </w:p>
    <w:p w14:paraId="2567FB6A" w14:textId="77777777" w:rsidR="006D159F" w:rsidRPr="006D159F" w:rsidRDefault="006D159F">
      <w:pPr>
        <w:pStyle w:val="StandardWeb"/>
        <w:ind w:left="480" w:hanging="480"/>
        <w:divId w:val="1637636445"/>
        <w:rPr>
          <w:noProof/>
        </w:rPr>
      </w:pPr>
      <w:r w:rsidRPr="006D159F">
        <w:rPr>
          <w:noProof/>
        </w:rPr>
        <w:t>Schilit, Bill N.; Theimer, Marvin M. (1994) Disseminating active map information to mobile hosts. IEEE Network, 8 (5):22–32.</w:t>
      </w:r>
    </w:p>
    <w:p w14:paraId="2124E01C" w14:textId="77777777" w:rsidR="006D159F" w:rsidRPr="006D159F" w:rsidRDefault="006D159F">
      <w:pPr>
        <w:pStyle w:val="StandardWeb"/>
        <w:ind w:left="480" w:hanging="480"/>
        <w:divId w:val="1637636445"/>
        <w:rPr>
          <w:noProof/>
        </w:rPr>
      </w:pPr>
      <w:r w:rsidRPr="006D159F">
        <w:rPr>
          <w:noProof/>
        </w:rPr>
        <w:t>Schmidt, Albrecht; Laerhoven, Kristof van (2001) How to build smart appliances? IEEE Personal Communications, 8 (4):66–71.</w:t>
      </w:r>
    </w:p>
    <w:p w14:paraId="1EB65A68" w14:textId="77777777" w:rsidR="006D159F" w:rsidRPr="006D159F" w:rsidRDefault="006D159F">
      <w:pPr>
        <w:pStyle w:val="StandardWeb"/>
        <w:ind w:left="480" w:hanging="480"/>
        <w:divId w:val="1637636445"/>
        <w:rPr>
          <w:noProof/>
        </w:rPr>
      </w:pPr>
      <w:r w:rsidRPr="006D159F">
        <w:rPr>
          <w:noProof/>
        </w:rPr>
        <w:t>Shneier, Michael (1983) Using Pyramids to Define Local Thresholds for Blob Detection. IEEE Transactions on Pattern Analysis and Machine Intelligence, PAMI-5 (3):345–349.</w:t>
      </w:r>
    </w:p>
    <w:p w14:paraId="54B6FF27" w14:textId="77777777" w:rsidR="006D159F" w:rsidRPr="006D159F" w:rsidRDefault="006D159F">
      <w:pPr>
        <w:pStyle w:val="StandardWeb"/>
        <w:ind w:left="480" w:hanging="480"/>
        <w:divId w:val="1637636445"/>
        <w:rPr>
          <w:noProof/>
        </w:rPr>
      </w:pPr>
      <w:r w:rsidRPr="006D159F">
        <w:rPr>
          <w:noProof/>
        </w:rPr>
        <w:t>Sidla, Oliver; Kottmann, Michal; Benesova, Wanda (2011) Real-time pose invariant logo and pattern detection. Intelligent Robots and Computer Vision XXVIII: Algorithms and Techniques, 78780C. 8.</w:t>
      </w:r>
    </w:p>
    <w:p w14:paraId="0B675DED" w14:textId="77777777" w:rsidR="006D159F" w:rsidRPr="006D159F" w:rsidRDefault="006D159F">
      <w:pPr>
        <w:pStyle w:val="StandardWeb"/>
        <w:ind w:left="480" w:hanging="480"/>
        <w:divId w:val="1637636445"/>
        <w:rPr>
          <w:noProof/>
        </w:rPr>
      </w:pPr>
      <w:r w:rsidRPr="006D159F">
        <w:rPr>
          <w:noProof/>
        </w:rPr>
        <w:t>Singh, Inderjeet; Leitch, Joel; Wilson, Jesse (2014) gson. https://sites.google.com/site/gson/gson-user-guide#TOC-Goals-for-Gson, abgerufen am 12.12.2014.</w:t>
      </w:r>
    </w:p>
    <w:p w14:paraId="178B1003" w14:textId="77777777" w:rsidR="006D159F" w:rsidRPr="006D159F" w:rsidRDefault="006D159F">
      <w:pPr>
        <w:pStyle w:val="StandardWeb"/>
        <w:ind w:left="480" w:hanging="480"/>
        <w:divId w:val="1637636445"/>
        <w:rPr>
          <w:noProof/>
        </w:rPr>
      </w:pPr>
      <w:r w:rsidRPr="006D159F">
        <w:rPr>
          <w:noProof/>
        </w:rPr>
        <w:lastRenderedPageBreak/>
        <w:t>Stevens, Tim (2013) Google announces Glass Developer Kit, will enable offline apps and direct hardware access. http://www.engadget.com/2013/05/16/google-glass-developer-kit/, abgerufen am 30.11.2014.</w:t>
      </w:r>
    </w:p>
    <w:p w14:paraId="4CF1FE6F" w14:textId="77777777" w:rsidR="006D159F" w:rsidRPr="006D159F" w:rsidRDefault="006D159F">
      <w:pPr>
        <w:pStyle w:val="StandardWeb"/>
        <w:ind w:left="480" w:hanging="480"/>
        <w:divId w:val="1637636445"/>
        <w:rPr>
          <w:noProof/>
        </w:rPr>
      </w:pPr>
      <w:r w:rsidRPr="006D159F">
        <w:rPr>
          <w:noProof/>
        </w:rPr>
        <w:t>Swain, Michael J.; Ballard, Dana H. (1991) Color indexing. International Journal of Computer Vision, 7 (1):11–32.</w:t>
      </w:r>
    </w:p>
    <w:p w14:paraId="7ABABCC4" w14:textId="77777777" w:rsidR="006D159F" w:rsidRPr="006D159F" w:rsidRDefault="006D159F">
      <w:pPr>
        <w:pStyle w:val="StandardWeb"/>
        <w:ind w:left="480" w:hanging="480"/>
        <w:divId w:val="1637636445"/>
        <w:rPr>
          <w:noProof/>
        </w:rPr>
      </w:pPr>
      <w:r w:rsidRPr="006D159F">
        <w:rPr>
          <w:noProof/>
        </w:rPr>
        <w:t>Szeliski, Richard (2010) Computer Vision. London, Springer London.</w:t>
      </w:r>
    </w:p>
    <w:p w14:paraId="68E8A03D" w14:textId="77777777" w:rsidR="006D159F" w:rsidRPr="006D159F" w:rsidRDefault="006D159F">
      <w:pPr>
        <w:pStyle w:val="StandardWeb"/>
        <w:ind w:left="480" w:hanging="480"/>
        <w:divId w:val="1637636445"/>
        <w:rPr>
          <w:noProof/>
        </w:rPr>
      </w:pPr>
      <w:r w:rsidRPr="006D159F">
        <w:rPr>
          <w:noProof/>
        </w:rPr>
        <w:t>Texas Instruments (2012) OMAP4430 Multimedia Device. 443.</w:t>
      </w:r>
    </w:p>
    <w:p w14:paraId="3F5839DF" w14:textId="77777777" w:rsidR="006D159F" w:rsidRPr="006D159F" w:rsidRDefault="006D159F">
      <w:pPr>
        <w:pStyle w:val="StandardWeb"/>
        <w:ind w:left="480" w:hanging="480"/>
        <w:divId w:val="1637636445"/>
        <w:rPr>
          <w:noProof/>
        </w:rPr>
      </w:pPr>
      <w:r w:rsidRPr="006D159F">
        <w:rPr>
          <w:noProof/>
        </w:rPr>
        <w:t>Torborg, Scott; Simpson, Star (2012) What’s inside Google Glass? http://www.catwig.com/google-glass-teardown/, abgerufen am 16.10.2014.</w:t>
      </w:r>
    </w:p>
    <w:p w14:paraId="36B10790" w14:textId="77777777" w:rsidR="006D159F" w:rsidRPr="006D159F" w:rsidRDefault="006D159F">
      <w:pPr>
        <w:pStyle w:val="StandardWeb"/>
        <w:ind w:left="480" w:hanging="480"/>
        <w:divId w:val="1637636445"/>
        <w:rPr>
          <w:noProof/>
        </w:rPr>
      </w:pPr>
      <w:r w:rsidRPr="006D159F">
        <w:rPr>
          <w:noProof/>
        </w:rPr>
        <w:t>UMTS Forum (2001) Report No. 13. London, 100.</w:t>
      </w:r>
    </w:p>
    <w:p w14:paraId="407BFA33" w14:textId="77777777" w:rsidR="006D159F" w:rsidRPr="006D159F" w:rsidRDefault="006D159F">
      <w:pPr>
        <w:pStyle w:val="StandardWeb"/>
        <w:ind w:left="480" w:hanging="480"/>
        <w:divId w:val="1637636445"/>
        <w:rPr>
          <w:noProof/>
        </w:rPr>
      </w:pPr>
      <w:r w:rsidRPr="006D159F">
        <w:rPr>
          <w:noProof/>
        </w:rPr>
        <w:t>Walsh, Andrew (2010) QR Codes – using mobile phones to deliver library instruction and help at the point of need. Journal of Information Literacy, 4 (1):55–65.</w:t>
      </w:r>
    </w:p>
    <w:p w14:paraId="6F3A5D07" w14:textId="77777777" w:rsidR="006D159F" w:rsidRPr="006D159F" w:rsidRDefault="006D159F">
      <w:pPr>
        <w:pStyle w:val="StandardWeb"/>
        <w:ind w:left="480" w:hanging="480"/>
        <w:divId w:val="1637636445"/>
        <w:rPr>
          <w:noProof/>
        </w:rPr>
      </w:pPr>
      <w:r w:rsidRPr="006D159F">
        <w:rPr>
          <w:noProof/>
        </w:rPr>
        <w:t>Want, Roy; Hopper, Andy; Falcão, Veronica; Gibbons, Jonathan (1992) The active badge location system. ACM Transactions on Information Systems, 10 (1):91–102.</w:t>
      </w:r>
    </w:p>
    <w:p w14:paraId="520DDBC2" w14:textId="00509D27" w:rsidR="00C63EB3" w:rsidRPr="003C7E2E" w:rsidRDefault="00B71DF7" w:rsidP="006D159F">
      <w:pPr>
        <w:pStyle w:val="StandardWeb"/>
        <w:ind w:left="480" w:hanging="480"/>
        <w:divId w:val="1906723415"/>
      </w:pPr>
      <w:r w:rsidRPr="003C7E2E">
        <w:fldChar w:fldCharType="end"/>
      </w:r>
      <w:bookmarkEnd w:id="85"/>
    </w:p>
    <w:p w14:paraId="78B48474"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lastRenderedPageBreak/>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342C24EC" w14:textId="21BCE944" w:rsidR="00C63EB3" w:rsidRPr="003C7E2E" w:rsidRDefault="00C63EB3" w:rsidP="00C63EB3">
      <w:pPr>
        <w:pStyle w:val="BasicText"/>
      </w:pPr>
      <w:r w:rsidRPr="003C7E2E">
        <w:t xml:space="preserve">Osnabrück, den </w:t>
      </w:r>
      <w:r w:rsidR="00B71DF7" w:rsidRPr="003C7E2E">
        <w:fldChar w:fldCharType="begin"/>
      </w:r>
      <w:r w:rsidRPr="003C7E2E">
        <w:instrText xml:space="preserve"> TIME \@ "d. MMMM yyyy" </w:instrText>
      </w:r>
      <w:r w:rsidR="00B71DF7" w:rsidRPr="003C7E2E">
        <w:fldChar w:fldCharType="separate"/>
      </w:r>
      <w:r w:rsidR="00350FF9">
        <w:rPr>
          <w:noProof/>
        </w:rPr>
        <w:t>9. Januar 2015</w:t>
      </w:r>
      <w:r w:rsidR="00B71DF7" w:rsidRPr="003C7E2E">
        <w:fldChar w:fldCharType="end"/>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Jannik Hoffjann</w:t>
      </w:r>
    </w:p>
    <w:p w14:paraId="605D5313"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Olaf Hoffjann" w:date="2015-01-04T14:13:00Z" w:initials="OH">
    <w:p w14:paraId="2C907E4B" w14:textId="77777777" w:rsidR="00350FF9" w:rsidRDefault="00350FF9">
      <w:pPr>
        <w:pStyle w:val="Kommentartext"/>
      </w:pPr>
      <w:r>
        <w:rPr>
          <w:rStyle w:val="Kommentarzeichen"/>
        </w:rPr>
        <w:annotationRef/>
      </w:r>
      <w:r>
        <w:t>Grundsätzliche Anmerkung: Müsste man nicht noch irgendwo die Forschungslücken benennen (eigentlich jeweils kurz am Ende der Kap. 2, 3 und 4) und dann zu Beginn des Kap. 5 deutlich machen, in welcher Lücke Du ansetzt und wo Du einen wissenschaftlichen Beitrag (Erkenntnisfortschritt) leisten möchtest?</w:t>
      </w:r>
    </w:p>
  </w:comment>
  <w:comment w:id="25" w:author="Jannik Hoffjann" w:date="2014-12-29T22:06:00Z" w:initials="JH">
    <w:p w14:paraId="01921F64" w14:textId="77777777" w:rsidR="00350FF9" w:rsidRDefault="00350FF9" w:rsidP="00C63EB3">
      <w:pPr>
        <w:pStyle w:val="Kommentartext"/>
      </w:pPr>
      <w:r>
        <w:rPr>
          <w:rStyle w:val="Kommentarzeichen"/>
        </w:rPr>
        <w:annotationRef/>
      </w:r>
      <w:r>
        <w:t>Quelle</w:t>
      </w:r>
    </w:p>
  </w:comment>
  <w:comment w:id="26" w:author="Jannik Hoffjann" w:date="2015-01-09T15:57:00Z" w:initials="JH">
    <w:p w14:paraId="6457FCEF" w14:textId="7A10C852" w:rsidR="00350FF9" w:rsidRDefault="00350FF9">
      <w:pPr>
        <w:pStyle w:val="Kommentartext"/>
      </w:pPr>
      <w:r>
        <w:rPr>
          <w:rStyle w:val="Kommentarzeichen"/>
        </w:rPr>
        <w:annotationRef/>
      </w:r>
      <w:r>
        <w:t>Geht das so?</w:t>
      </w:r>
    </w:p>
  </w:comment>
  <w:comment w:id="37" w:author="Jannik Hoffjann" w:date="2014-12-29T22:06:00Z" w:initials="JH">
    <w:p w14:paraId="28291714" w14:textId="77777777" w:rsidR="00350FF9" w:rsidRDefault="00350FF9" w:rsidP="00C63EB3">
      <w:pPr>
        <w:pStyle w:val="Kommentartext"/>
      </w:pPr>
      <w:r>
        <w:rPr>
          <w:rStyle w:val="Kommentarzeichen"/>
        </w:rPr>
        <w:annotationRef/>
      </w:r>
      <w:r w:rsidRPr="005C096E">
        <w:t>http://web.guohuiwang.com/technical-notes/opencv_nonfree_android_jni_demo</w:t>
      </w:r>
    </w:p>
  </w:comment>
  <w:comment w:id="84" w:author="Olaf Hoffjann" w:date="2015-01-04T14:09:00Z" w:initials="OH">
    <w:p w14:paraId="4214BE7B" w14:textId="77777777" w:rsidR="00350FF9" w:rsidRDefault="00350FF9">
      <w:pPr>
        <w:pStyle w:val="Kommentartext"/>
      </w:pPr>
      <w:r>
        <w:rPr>
          <w:rStyle w:val="Kommentarzeichen"/>
        </w:rPr>
        <w:annotationRef/>
      </w:r>
      <w:r>
        <w:t>Einige Hinweise, die mir beim Literaturverzeichnis aufgefallen sind:</w:t>
      </w:r>
    </w:p>
    <w:p w14:paraId="30DC49E1" w14:textId="77777777" w:rsidR="00350FF9" w:rsidRDefault="00350FF9" w:rsidP="00D94ACB">
      <w:pPr>
        <w:pStyle w:val="Kommentartext"/>
        <w:numPr>
          <w:ilvl w:val="0"/>
          <w:numId w:val="19"/>
        </w:numPr>
      </w:pPr>
      <w:r>
        <w:t>entweder Vornamen immer ausschreiben oder immer abkürzen (z.B. unterschiedlich bei 1. Und 2. Lit-Titel.</w:t>
      </w:r>
    </w:p>
    <w:p w14:paraId="0E0B0460" w14:textId="77777777" w:rsidR="00350FF9" w:rsidRDefault="00350FF9" w:rsidP="00D94ACB">
      <w:pPr>
        <w:pStyle w:val="Kommentartext"/>
        <w:numPr>
          <w:ilvl w:val="0"/>
          <w:numId w:val="19"/>
        </w:numPr>
      </w:pPr>
      <w:r>
        <w:t xml:space="preserve"> Die von Dir verwendete Zitationsweise kenne ich nicht, aber ich denke, Du hast Dich an einer akzeptierten orientiert (Wenn ja, dann prüfe dort noch mal, ob der Name des Hauptwerkes bzw. der Zeitschriftentitel nicht kursiv gesetzt werden muss – ich würde das vermuten). Ansonsten noch einmal prüfen und eine sichere verwenden (z.B. APA).</w:t>
      </w:r>
    </w:p>
    <w:p w14:paraId="57B37CDD" w14:textId="77777777" w:rsidR="00350FF9" w:rsidRDefault="00350FF9" w:rsidP="00D94ACB">
      <w:pPr>
        <w:pStyle w:val="Kommentartext"/>
        <w:numPr>
          <w:ilvl w:val="0"/>
          <w:numId w:val="19"/>
        </w:numPr>
      </w:pPr>
      <w:r>
        <w:t>Z.B. sind die Quellen noch unvollständig, Monate sind doppelt – aber das weißt Du vermutlich selbst (z.B. die 3.)</w:t>
      </w:r>
    </w:p>
    <w:p w14:paraId="1BCA07A6" w14:textId="77777777" w:rsidR="00350FF9" w:rsidRDefault="00350FF9" w:rsidP="004A781C">
      <w:pPr>
        <w:pStyle w:val="Kommentartext"/>
        <w:numPr>
          <w:ilvl w:val="0"/>
          <w:numId w:val="19"/>
        </w:numPr>
      </w:pPr>
      <w:r>
        <w:t>Den Namen des letzten Lit-Titel würde ich anders bezeichnen (s. auch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56B6A1" w14:textId="77777777" w:rsidR="00350FF9" w:rsidRDefault="00350FF9">
      <w:pPr>
        <w:spacing w:after="0" w:line="240" w:lineRule="auto"/>
      </w:pPr>
      <w:r>
        <w:separator/>
      </w:r>
    </w:p>
  </w:endnote>
  <w:endnote w:type="continuationSeparator" w:id="0">
    <w:p w14:paraId="23C08D0D" w14:textId="77777777" w:rsidR="00350FF9" w:rsidRDefault="00350F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4ADADC" w14:textId="77777777" w:rsidR="00350FF9" w:rsidRDefault="00350FF9">
      <w:pPr>
        <w:spacing w:after="0" w:line="240" w:lineRule="auto"/>
      </w:pPr>
      <w:r>
        <w:separator/>
      </w:r>
    </w:p>
  </w:footnote>
  <w:footnote w:type="continuationSeparator" w:id="0">
    <w:p w14:paraId="6372172A" w14:textId="77777777" w:rsidR="00350FF9" w:rsidRDefault="00350FF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C72FF" w14:textId="77777777" w:rsidR="00350FF9" w:rsidRDefault="00350FF9" w:rsidP="003116A2">
    <w:pPr>
      <w:pStyle w:val="Kopfzeile"/>
    </w:pPr>
    <w:fldSimple w:instr=" STYLEREF  &quot;Überschrift 1&quot; \t  \* MERGEFORMAT ">
      <w:r w:rsidR="00E47891">
        <w:rPr>
          <w:noProof/>
        </w:rPr>
        <w:t>Abkürzungsverzeichnis</w:t>
      </w:r>
    </w:fldSimple>
    <w:r w:rsidRPr="00A509D9">
      <w:tab/>
    </w:r>
    <w:r w:rsidRPr="00A509D9">
      <w:tab/>
    </w:r>
    <w:r>
      <w:fldChar w:fldCharType="begin"/>
    </w:r>
    <w:r>
      <w:instrText xml:space="preserve">PAGE  </w:instrText>
    </w:r>
    <w:r>
      <w:fldChar w:fldCharType="separate"/>
    </w:r>
    <w:r w:rsidR="00E47891">
      <w:rPr>
        <w:noProof/>
      </w:rPr>
      <w:t>VIII</w:t>
    </w:r>
    <w:r>
      <w:rPr>
        <w:noProof/>
      </w:rPr>
      <w:fldChar w:fldCharType="end"/>
    </w:r>
  </w:p>
  <w:p w14:paraId="69344DAB" w14:textId="75EDC731" w:rsidR="00350FF9" w:rsidRPr="0095002F" w:rsidRDefault="00350FF9" w:rsidP="003116A2">
    <w:pPr>
      <w:pStyle w:val="Kopfzeile"/>
      <w:tabs>
        <w:tab w:val="right" w:pos="7371"/>
      </w:tabs>
    </w:pPr>
    <w:r>
      <w:rPr>
        <w:noProof/>
      </w:rPr>
      <mc:AlternateContent>
        <mc:Choice Requires="wps">
          <w:drawing>
            <wp:anchor distT="4294967294" distB="4294967294" distL="114300" distR="114300" simplePos="0" relativeHeight="251662336" behindDoc="0" locked="0" layoutInCell="1" allowOverlap="1" wp14:anchorId="1DFF0B5D" wp14:editId="2C312F3B">
              <wp:simplePos x="0" y="0"/>
              <wp:positionH relativeFrom="column">
                <wp:posOffset>-38735</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mc:Fallback>
      </mc:AlternateContent>
    </w:r>
  </w:p>
  <w:p w14:paraId="16947955" w14:textId="77777777" w:rsidR="00350FF9" w:rsidRPr="006E1E44" w:rsidRDefault="00350FF9"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D96BA" w14:textId="77777777" w:rsidR="00350FF9" w:rsidRDefault="00350FF9">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A5E5" w14:textId="77777777" w:rsidR="00350FF9" w:rsidRDefault="00350FF9" w:rsidP="003116A2">
    <w:pPr>
      <w:pStyle w:val="Kopfzeile"/>
    </w:pPr>
    <w:fldSimple w:instr=" STYLEREF  &quot;Überschrift 1&quot; \t  \* MERGEFORMAT ">
      <w:r w:rsidR="00E47891">
        <w:rPr>
          <w:noProof/>
        </w:rPr>
        <w:t>Zusammenfassung</w:t>
      </w:r>
    </w:fldSimple>
    <w:r w:rsidRPr="00A509D9">
      <w:tab/>
    </w:r>
    <w:r w:rsidRPr="00A509D9">
      <w:tab/>
    </w:r>
    <w:r>
      <w:fldChar w:fldCharType="begin"/>
    </w:r>
    <w:r>
      <w:instrText xml:space="preserve">PAGE  </w:instrText>
    </w:r>
    <w:r>
      <w:fldChar w:fldCharType="separate"/>
    </w:r>
    <w:r w:rsidR="00E47891">
      <w:rPr>
        <w:noProof/>
      </w:rPr>
      <w:t>III</w:t>
    </w:r>
    <w:r>
      <w:rPr>
        <w:noProof/>
      </w:rPr>
      <w:fldChar w:fldCharType="end"/>
    </w:r>
  </w:p>
  <w:p w14:paraId="6C5F41CB" w14:textId="02F8D0C4" w:rsidR="00350FF9" w:rsidRPr="0095002F" w:rsidRDefault="00350FF9" w:rsidP="003116A2">
    <w:pPr>
      <w:pStyle w:val="Kopfzeile"/>
      <w:tabs>
        <w:tab w:val="right" w:pos="7371"/>
      </w:tabs>
    </w:pPr>
    <w:r>
      <w:rPr>
        <w:noProof/>
      </w:rPr>
      <mc:AlternateContent>
        <mc:Choice Requires="wps">
          <w:drawing>
            <wp:anchor distT="4294967294" distB="4294967294" distL="114300" distR="114300" simplePos="0" relativeHeight="251664384" behindDoc="0" locked="0" layoutInCell="1" allowOverlap="1" wp14:anchorId="1426D2DF" wp14:editId="749493D9">
              <wp:simplePos x="0" y="0"/>
              <wp:positionH relativeFrom="column">
                <wp:posOffset>-38735</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mc:Fallback>
      </mc:AlternateContent>
    </w:r>
  </w:p>
  <w:p w14:paraId="1D6BEF66" w14:textId="77777777" w:rsidR="00350FF9" w:rsidRDefault="00350FF9">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CE91F" w14:textId="77777777" w:rsidR="00350FF9" w:rsidRDefault="00350FF9" w:rsidP="003116A2">
    <w:pPr>
      <w:pStyle w:val="Kopfzeile"/>
      <w:tabs>
        <w:tab w:val="clear" w:pos="9072"/>
        <w:tab w:val="right" w:pos="8505"/>
      </w:tabs>
    </w:pPr>
    <w:fldSimple w:instr=" STYLEREF  &quot;Überschrift 1&quot; \t  \* MERGEFORMAT ">
      <w:r w:rsidR="00E47891">
        <w:rPr>
          <w:noProof/>
        </w:rPr>
        <w:t>Literaturverzeichnis</w:t>
      </w:r>
    </w:fldSimple>
    <w:r w:rsidRPr="00A509D9">
      <w:tab/>
    </w:r>
    <w:r w:rsidRPr="00A509D9">
      <w:tab/>
    </w:r>
    <w:r>
      <w:fldChar w:fldCharType="begin"/>
    </w:r>
    <w:r>
      <w:instrText xml:space="preserve">PAGE  </w:instrText>
    </w:r>
    <w:r>
      <w:fldChar w:fldCharType="separate"/>
    </w:r>
    <w:r w:rsidR="00E47891">
      <w:rPr>
        <w:noProof/>
      </w:rPr>
      <w:t>40</w:t>
    </w:r>
    <w:r>
      <w:rPr>
        <w:noProof/>
      </w:rPr>
      <w:fldChar w:fldCharType="end"/>
    </w:r>
  </w:p>
  <w:p w14:paraId="79580FDE" w14:textId="33CAA182" w:rsidR="00350FF9" w:rsidRPr="0095002F" w:rsidRDefault="00350FF9" w:rsidP="003116A2">
    <w:pPr>
      <w:pStyle w:val="Kopfzeile"/>
      <w:tabs>
        <w:tab w:val="right" w:pos="7371"/>
      </w:tabs>
    </w:pPr>
    <w:r>
      <w:rPr>
        <w:noProof/>
      </w:rPr>
      <mc:AlternateContent>
        <mc:Choice Requires="wps">
          <w:drawing>
            <wp:anchor distT="4294967294" distB="4294967294" distL="114300" distR="114300" simplePos="0" relativeHeight="251666432" behindDoc="0" locked="0" layoutInCell="1" allowOverlap="1" wp14:anchorId="00C1A815" wp14:editId="49E00FCA">
              <wp:simplePos x="0" y="0"/>
              <wp:positionH relativeFrom="column">
                <wp:posOffset>-40640</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mc:Fallback>
      </mc:AlternateContent>
    </w:r>
  </w:p>
  <w:p w14:paraId="4265AE09" w14:textId="77777777" w:rsidR="00350FF9" w:rsidRDefault="00350FF9"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A95D" w14:textId="77777777" w:rsidR="00350FF9" w:rsidRPr="008C08AD" w:rsidRDefault="00350FF9" w:rsidP="003116A2">
    <w:pPr>
      <w:pStyle w:val="Kopfzeile"/>
      <w:tabs>
        <w:tab w:val="clear" w:pos="9072"/>
        <w:tab w:val="right" w:pos="8505"/>
      </w:tabs>
    </w:pPr>
  </w:p>
  <w:p w14:paraId="2A6D184C" w14:textId="77777777" w:rsidR="00350FF9" w:rsidRPr="0095002F" w:rsidRDefault="00350FF9" w:rsidP="003116A2">
    <w:pPr>
      <w:pStyle w:val="Kopfzeile"/>
      <w:tabs>
        <w:tab w:val="right" w:pos="7371"/>
      </w:tabs>
    </w:pPr>
  </w:p>
  <w:p w14:paraId="3649E856" w14:textId="77777777" w:rsidR="00350FF9" w:rsidRDefault="00350FF9"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55A07"/>
    <w:rsid w:val="00060D21"/>
    <w:rsid w:val="000719AF"/>
    <w:rsid w:val="00085EC0"/>
    <w:rsid w:val="00087606"/>
    <w:rsid w:val="000A3EDD"/>
    <w:rsid w:val="000B4501"/>
    <w:rsid w:val="00122E97"/>
    <w:rsid w:val="001519FF"/>
    <w:rsid w:val="00163D61"/>
    <w:rsid w:val="00171813"/>
    <w:rsid w:val="0017492B"/>
    <w:rsid w:val="001F2EC1"/>
    <w:rsid w:val="00226FC1"/>
    <w:rsid w:val="00241E55"/>
    <w:rsid w:val="00244A46"/>
    <w:rsid w:val="00257178"/>
    <w:rsid w:val="002B4217"/>
    <w:rsid w:val="002E3B4F"/>
    <w:rsid w:val="002F5AB7"/>
    <w:rsid w:val="003116A2"/>
    <w:rsid w:val="003303C6"/>
    <w:rsid w:val="003359AD"/>
    <w:rsid w:val="00336EC5"/>
    <w:rsid w:val="00350FF9"/>
    <w:rsid w:val="003644B9"/>
    <w:rsid w:val="00400E87"/>
    <w:rsid w:val="004100F2"/>
    <w:rsid w:val="00411497"/>
    <w:rsid w:val="00413C50"/>
    <w:rsid w:val="00450D83"/>
    <w:rsid w:val="00482A35"/>
    <w:rsid w:val="004A56F5"/>
    <w:rsid w:val="004A781C"/>
    <w:rsid w:val="004C630A"/>
    <w:rsid w:val="004C682A"/>
    <w:rsid w:val="004F5D28"/>
    <w:rsid w:val="0050506D"/>
    <w:rsid w:val="005326F5"/>
    <w:rsid w:val="00542314"/>
    <w:rsid w:val="0056459E"/>
    <w:rsid w:val="00567D18"/>
    <w:rsid w:val="005B029B"/>
    <w:rsid w:val="005E0DCE"/>
    <w:rsid w:val="005E2F60"/>
    <w:rsid w:val="006014EE"/>
    <w:rsid w:val="006351B6"/>
    <w:rsid w:val="006876D0"/>
    <w:rsid w:val="006A6063"/>
    <w:rsid w:val="006B132F"/>
    <w:rsid w:val="006D00EC"/>
    <w:rsid w:val="006D159F"/>
    <w:rsid w:val="006F7448"/>
    <w:rsid w:val="00710980"/>
    <w:rsid w:val="0073449C"/>
    <w:rsid w:val="007354DD"/>
    <w:rsid w:val="00735A0A"/>
    <w:rsid w:val="00773C4D"/>
    <w:rsid w:val="007806E0"/>
    <w:rsid w:val="00780DFE"/>
    <w:rsid w:val="00793B05"/>
    <w:rsid w:val="007F418C"/>
    <w:rsid w:val="00820489"/>
    <w:rsid w:val="008A1889"/>
    <w:rsid w:val="008C3E42"/>
    <w:rsid w:val="008D1756"/>
    <w:rsid w:val="008E1BEB"/>
    <w:rsid w:val="008F1A9E"/>
    <w:rsid w:val="00932BD5"/>
    <w:rsid w:val="00936355"/>
    <w:rsid w:val="009444DA"/>
    <w:rsid w:val="00975152"/>
    <w:rsid w:val="009A22D9"/>
    <w:rsid w:val="009A40FB"/>
    <w:rsid w:val="009B4EEF"/>
    <w:rsid w:val="009B6936"/>
    <w:rsid w:val="009C4E6C"/>
    <w:rsid w:val="009C71B2"/>
    <w:rsid w:val="009D49A4"/>
    <w:rsid w:val="00A43611"/>
    <w:rsid w:val="00A45BF4"/>
    <w:rsid w:val="00A55B98"/>
    <w:rsid w:val="00A74307"/>
    <w:rsid w:val="00A902EF"/>
    <w:rsid w:val="00A915F7"/>
    <w:rsid w:val="00A936B4"/>
    <w:rsid w:val="00AA69C3"/>
    <w:rsid w:val="00AB6252"/>
    <w:rsid w:val="00AC2988"/>
    <w:rsid w:val="00AD5200"/>
    <w:rsid w:val="00AF3D59"/>
    <w:rsid w:val="00B13E62"/>
    <w:rsid w:val="00B31CD3"/>
    <w:rsid w:val="00B44C3B"/>
    <w:rsid w:val="00B54569"/>
    <w:rsid w:val="00B71DF7"/>
    <w:rsid w:val="00B765DC"/>
    <w:rsid w:val="00B94813"/>
    <w:rsid w:val="00BA1D25"/>
    <w:rsid w:val="00BB14CC"/>
    <w:rsid w:val="00BB7EC2"/>
    <w:rsid w:val="00BD13B5"/>
    <w:rsid w:val="00BF7FF6"/>
    <w:rsid w:val="00C06DA7"/>
    <w:rsid w:val="00C23C3A"/>
    <w:rsid w:val="00C3055D"/>
    <w:rsid w:val="00C63EB3"/>
    <w:rsid w:val="00C72CAF"/>
    <w:rsid w:val="00C82A2C"/>
    <w:rsid w:val="00C90F1E"/>
    <w:rsid w:val="00C97FD2"/>
    <w:rsid w:val="00CB2F9B"/>
    <w:rsid w:val="00CC4EF2"/>
    <w:rsid w:val="00D071CA"/>
    <w:rsid w:val="00D177DC"/>
    <w:rsid w:val="00D52310"/>
    <w:rsid w:val="00D7536F"/>
    <w:rsid w:val="00D80478"/>
    <w:rsid w:val="00D86AC0"/>
    <w:rsid w:val="00D907FA"/>
    <w:rsid w:val="00D94ACB"/>
    <w:rsid w:val="00D94C37"/>
    <w:rsid w:val="00D94CD0"/>
    <w:rsid w:val="00DB2ADC"/>
    <w:rsid w:val="00DB6D00"/>
    <w:rsid w:val="00DC1B6A"/>
    <w:rsid w:val="00DC437A"/>
    <w:rsid w:val="00DC4FBD"/>
    <w:rsid w:val="00DC5A0C"/>
    <w:rsid w:val="00DD33FB"/>
    <w:rsid w:val="00DD37D6"/>
    <w:rsid w:val="00DF4603"/>
    <w:rsid w:val="00E01E37"/>
    <w:rsid w:val="00E03008"/>
    <w:rsid w:val="00E2265D"/>
    <w:rsid w:val="00E264B0"/>
    <w:rsid w:val="00E303C1"/>
    <w:rsid w:val="00E34B4E"/>
    <w:rsid w:val="00E40D1D"/>
    <w:rsid w:val="00E41FDE"/>
    <w:rsid w:val="00E43569"/>
    <w:rsid w:val="00E47891"/>
    <w:rsid w:val="00E541AD"/>
    <w:rsid w:val="00E777CF"/>
    <w:rsid w:val="00E8657C"/>
    <w:rsid w:val="00E86DBB"/>
    <w:rsid w:val="00EB7EA9"/>
    <w:rsid w:val="00EC0734"/>
    <w:rsid w:val="00ED1CBB"/>
    <w:rsid w:val="00ED6B18"/>
    <w:rsid w:val="00ED7BF7"/>
    <w:rsid w:val="00EE104B"/>
    <w:rsid w:val="00F250BB"/>
    <w:rsid w:val="00F42ABF"/>
    <w:rsid w:val="00F5218D"/>
    <w:rsid w:val="00F55010"/>
    <w:rsid w:val="00F72F28"/>
    <w:rsid w:val="00F73E31"/>
    <w:rsid w:val="00F77AB1"/>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sChild>
                                                                                                                <w:div w:id="163763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711</Words>
  <Characters>174580</Characters>
  <Application>Microsoft Macintosh Word</Application>
  <DocSecurity>0</DocSecurity>
  <Lines>1454</Lines>
  <Paragraphs>403</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1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cp:revision>
  <cp:lastPrinted>2015-01-09T15:32:00Z</cp:lastPrinted>
  <dcterms:created xsi:type="dcterms:W3CDTF">2015-01-09T15:32:00Z</dcterms:created>
  <dcterms:modified xsi:type="dcterms:W3CDTF">2015-01-10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